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0" w:history="1">
            <w:r w:rsidRPr="00D37F70">
              <w:rPr>
                <w:rStyle w:val="a7"/>
                <w:noProof/>
              </w:rPr>
              <w:t>2.</w:t>
            </w:r>
            <w:r>
              <w:rPr>
                <w:rFonts w:asciiTheme="minorHAnsi" w:eastAsiaTheme="minorEastAsia" w:hAnsiTheme="minorHAnsi" w:cstheme="minorBidi"/>
                <w:noProof/>
                <w:sz w:val="22"/>
                <w:szCs w:val="22"/>
              </w:rPr>
              <w:tab/>
            </w:r>
            <w:r w:rsidRPr="00D37F70">
              <w:rPr>
                <w:rStyle w:val="a7"/>
                <w:noProof/>
              </w:rPr>
              <w:t>Аббревиатуры</w:t>
            </w:r>
            <w:r>
              <w:rPr>
                <w:noProof/>
                <w:webHidden/>
              </w:rPr>
              <w:tab/>
            </w:r>
            <w:r>
              <w:rPr>
                <w:noProof/>
                <w:webHidden/>
              </w:rPr>
              <w:fldChar w:fldCharType="begin"/>
            </w:r>
            <w:r>
              <w:rPr>
                <w:noProof/>
                <w:webHidden/>
              </w:rPr>
              <w:instrText xml:space="preserve"> PAGEREF _Toc125154120 \h </w:instrText>
            </w:r>
            <w:r>
              <w:rPr>
                <w:noProof/>
                <w:webHidden/>
              </w:rPr>
            </w:r>
            <w:r>
              <w:rPr>
                <w:noProof/>
                <w:webHidden/>
              </w:rPr>
              <w:fldChar w:fldCharType="separate"/>
            </w:r>
            <w:r>
              <w:rPr>
                <w:noProof/>
                <w:webHidden/>
              </w:rPr>
              <w:t>4</w:t>
            </w:r>
            <w:r>
              <w:rPr>
                <w:noProof/>
                <w:webHidden/>
              </w:rPr>
              <w:fldChar w:fldCharType="end"/>
            </w:r>
          </w:hyperlink>
        </w:p>
        <w:p w14:paraId="7210FB56" w14:textId="3C0AC230"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1" w:history="1">
            <w:r w:rsidRPr="00D37F70">
              <w:rPr>
                <w:rStyle w:val="a7"/>
                <w:noProof/>
              </w:rPr>
              <w:t>3.</w:t>
            </w:r>
            <w:r>
              <w:rPr>
                <w:rFonts w:asciiTheme="minorHAnsi" w:eastAsiaTheme="minorEastAsia" w:hAnsiTheme="minorHAnsi" w:cstheme="minorBidi"/>
                <w:noProof/>
                <w:sz w:val="22"/>
                <w:szCs w:val="22"/>
              </w:rPr>
              <w:tab/>
            </w:r>
            <w:r w:rsidRPr="00D37F70">
              <w:rPr>
                <w:rStyle w:val="a7"/>
                <w:noProof/>
              </w:rPr>
              <w:t>Обзор литературы</w:t>
            </w:r>
            <w:r>
              <w:rPr>
                <w:noProof/>
                <w:webHidden/>
              </w:rPr>
              <w:tab/>
            </w:r>
            <w:r>
              <w:rPr>
                <w:noProof/>
                <w:webHidden/>
              </w:rPr>
              <w:fldChar w:fldCharType="begin"/>
            </w:r>
            <w:r>
              <w:rPr>
                <w:noProof/>
                <w:webHidden/>
              </w:rPr>
              <w:instrText xml:space="preserve"> PAGEREF _Toc125154121 \h </w:instrText>
            </w:r>
            <w:r>
              <w:rPr>
                <w:noProof/>
                <w:webHidden/>
              </w:rPr>
            </w:r>
            <w:r>
              <w:rPr>
                <w:noProof/>
                <w:webHidden/>
              </w:rPr>
              <w:fldChar w:fldCharType="separate"/>
            </w:r>
            <w:r>
              <w:rPr>
                <w:noProof/>
                <w:webHidden/>
              </w:rPr>
              <w:t>5</w:t>
            </w:r>
            <w:r>
              <w:rPr>
                <w:noProof/>
                <w:webHidden/>
              </w:rPr>
              <w:fldChar w:fldCharType="end"/>
            </w:r>
          </w:hyperlink>
        </w:p>
        <w:p w14:paraId="10870E1A" w14:textId="1C6C7C1D"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2" w:history="1">
            <w:r w:rsidRPr="00D37F70">
              <w:rPr>
                <w:rStyle w:val="a7"/>
                <w:noProof/>
              </w:rPr>
              <w:t>3.1.</w:t>
            </w:r>
            <w:r>
              <w:rPr>
                <w:rFonts w:asciiTheme="minorHAnsi" w:eastAsiaTheme="minorEastAsia" w:hAnsiTheme="minorHAnsi" w:cstheme="minorBidi"/>
                <w:noProof/>
                <w:sz w:val="22"/>
                <w:szCs w:val="22"/>
              </w:rPr>
              <w:tab/>
            </w:r>
            <w:r w:rsidRPr="00D37F70">
              <w:rPr>
                <w:rStyle w:val="a7"/>
                <w:noProof/>
              </w:rPr>
              <w:t>Сокультивирование клеток как инструмент</w:t>
            </w:r>
            <w:r>
              <w:rPr>
                <w:noProof/>
                <w:webHidden/>
              </w:rPr>
              <w:tab/>
            </w:r>
            <w:r>
              <w:rPr>
                <w:noProof/>
                <w:webHidden/>
              </w:rPr>
              <w:fldChar w:fldCharType="begin"/>
            </w:r>
            <w:r>
              <w:rPr>
                <w:noProof/>
                <w:webHidden/>
              </w:rPr>
              <w:instrText xml:space="preserve"> PAGEREF _Toc125154122 \h </w:instrText>
            </w:r>
            <w:r>
              <w:rPr>
                <w:noProof/>
                <w:webHidden/>
              </w:rPr>
            </w:r>
            <w:r>
              <w:rPr>
                <w:noProof/>
                <w:webHidden/>
              </w:rPr>
              <w:fldChar w:fldCharType="separate"/>
            </w:r>
            <w:r>
              <w:rPr>
                <w:noProof/>
                <w:webHidden/>
              </w:rPr>
              <w:t>5</w:t>
            </w:r>
            <w:r>
              <w:rPr>
                <w:noProof/>
                <w:webHidden/>
              </w:rPr>
              <w:fldChar w:fldCharType="end"/>
            </w:r>
          </w:hyperlink>
        </w:p>
        <w:p w14:paraId="2834B8AA" w14:textId="4A1636A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3" w:history="1">
            <w:r w:rsidRPr="00D37F70">
              <w:rPr>
                <w:rStyle w:val="a7"/>
                <w:noProof/>
              </w:rPr>
              <w:t>3.2.</w:t>
            </w:r>
            <w:r>
              <w:rPr>
                <w:rFonts w:asciiTheme="minorHAnsi" w:eastAsiaTheme="minorEastAsia" w:hAnsiTheme="minorHAnsi" w:cstheme="minorBidi"/>
                <w:noProof/>
                <w:sz w:val="22"/>
                <w:szCs w:val="22"/>
              </w:rPr>
              <w:tab/>
            </w:r>
            <w:r w:rsidRPr="00D37F70">
              <w:rPr>
                <w:rStyle w:val="a7"/>
                <w:noProof/>
              </w:rPr>
              <w:t>Скаффолды</w:t>
            </w:r>
            <w:r>
              <w:rPr>
                <w:noProof/>
                <w:webHidden/>
              </w:rPr>
              <w:tab/>
            </w:r>
            <w:r>
              <w:rPr>
                <w:noProof/>
                <w:webHidden/>
              </w:rPr>
              <w:fldChar w:fldCharType="begin"/>
            </w:r>
            <w:r>
              <w:rPr>
                <w:noProof/>
                <w:webHidden/>
              </w:rPr>
              <w:instrText xml:space="preserve"> PAGEREF _Toc125154123 \h </w:instrText>
            </w:r>
            <w:r>
              <w:rPr>
                <w:noProof/>
                <w:webHidden/>
              </w:rPr>
            </w:r>
            <w:r>
              <w:rPr>
                <w:noProof/>
                <w:webHidden/>
              </w:rPr>
              <w:fldChar w:fldCharType="separate"/>
            </w:r>
            <w:r>
              <w:rPr>
                <w:noProof/>
                <w:webHidden/>
              </w:rPr>
              <w:t>6</w:t>
            </w:r>
            <w:r>
              <w:rPr>
                <w:noProof/>
                <w:webHidden/>
              </w:rPr>
              <w:fldChar w:fldCharType="end"/>
            </w:r>
          </w:hyperlink>
        </w:p>
        <w:p w14:paraId="099D1499" w14:textId="05C6F84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4" w:history="1">
            <w:r w:rsidRPr="00D37F70">
              <w:rPr>
                <w:rStyle w:val="a7"/>
                <w:noProof/>
              </w:rPr>
              <w:t>3.2.1.</w:t>
            </w:r>
            <w:r>
              <w:rPr>
                <w:rFonts w:asciiTheme="minorHAnsi" w:eastAsiaTheme="minorEastAsia" w:hAnsiTheme="minorHAnsi" w:cstheme="minorBidi"/>
                <w:noProof/>
                <w:sz w:val="22"/>
                <w:szCs w:val="22"/>
              </w:rPr>
              <w:tab/>
            </w:r>
            <w:r w:rsidRPr="00D37F70">
              <w:rPr>
                <w:rStyle w:val="a7"/>
                <w:noProof/>
              </w:rPr>
              <w:t>Методы конъюгации белков</w:t>
            </w:r>
            <w:r>
              <w:rPr>
                <w:noProof/>
                <w:webHidden/>
              </w:rPr>
              <w:tab/>
            </w:r>
            <w:r>
              <w:rPr>
                <w:noProof/>
                <w:webHidden/>
              </w:rPr>
              <w:fldChar w:fldCharType="begin"/>
            </w:r>
            <w:r>
              <w:rPr>
                <w:noProof/>
                <w:webHidden/>
              </w:rPr>
              <w:instrText xml:space="preserve"> PAGEREF _Toc125154124 \h </w:instrText>
            </w:r>
            <w:r>
              <w:rPr>
                <w:noProof/>
                <w:webHidden/>
              </w:rPr>
            </w:r>
            <w:r>
              <w:rPr>
                <w:noProof/>
                <w:webHidden/>
              </w:rPr>
              <w:fldChar w:fldCharType="separate"/>
            </w:r>
            <w:r>
              <w:rPr>
                <w:noProof/>
                <w:webHidden/>
              </w:rPr>
              <w:t>6</w:t>
            </w:r>
            <w:r>
              <w:rPr>
                <w:noProof/>
                <w:webHidden/>
              </w:rPr>
              <w:fldChar w:fldCharType="end"/>
            </w:r>
          </w:hyperlink>
        </w:p>
        <w:p w14:paraId="6A2BE5F4" w14:textId="612070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5" w:history="1">
            <w:r w:rsidRPr="00D37F70">
              <w:rPr>
                <w:rStyle w:val="a7"/>
                <w:noProof/>
              </w:rPr>
              <w:t>3.2.2.</w:t>
            </w:r>
            <w:r>
              <w:rPr>
                <w:rFonts w:asciiTheme="minorHAnsi" w:eastAsiaTheme="minorEastAsia" w:hAnsiTheme="minorHAnsi" w:cstheme="minorBidi"/>
                <w:noProof/>
                <w:sz w:val="22"/>
                <w:szCs w:val="22"/>
              </w:rPr>
              <w:tab/>
            </w:r>
            <w:r w:rsidRPr="00D37F70">
              <w:rPr>
                <w:rStyle w:val="a7"/>
                <w:noProof/>
                <w:lang w:val="en-US"/>
              </w:rPr>
              <w:t xml:space="preserve">EDC </w:t>
            </w:r>
            <w:r w:rsidRPr="00D37F70">
              <w:rPr>
                <w:rStyle w:val="a7"/>
                <w:noProof/>
              </w:rPr>
              <w:t>коньюгация</w:t>
            </w:r>
            <w:r>
              <w:rPr>
                <w:noProof/>
                <w:webHidden/>
              </w:rPr>
              <w:tab/>
            </w:r>
            <w:r>
              <w:rPr>
                <w:noProof/>
                <w:webHidden/>
              </w:rPr>
              <w:fldChar w:fldCharType="begin"/>
            </w:r>
            <w:r>
              <w:rPr>
                <w:noProof/>
                <w:webHidden/>
              </w:rPr>
              <w:instrText xml:space="preserve"> PAGEREF _Toc125154125 \h </w:instrText>
            </w:r>
            <w:r>
              <w:rPr>
                <w:noProof/>
                <w:webHidden/>
              </w:rPr>
            </w:r>
            <w:r>
              <w:rPr>
                <w:noProof/>
                <w:webHidden/>
              </w:rPr>
              <w:fldChar w:fldCharType="separate"/>
            </w:r>
            <w:r>
              <w:rPr>
                <w:noProof/>
                <w:webHidden/>
              </w:rPr>
              <w:t>6</w:t>
            </w:r>
            <w:r>
              <w:rPr>
                <w:noProof/>
                <w:webHidden/>
              </w:rPr>
              <w:fldChar w:fldCharType="end"/>
            </w:r>
          </w:hyperlink>
        </w:p>
        <w:p w14:paraId="3121C092" w14:textId="6B75D710"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6" w:history="1">
            <w:r w:rsidRPr="00D37F70">
              <w:rPr>
                <w:rStyle w:val="a7"/>
                <w:noProof/>
              </w:rPr>
              <w:t>3.3.</w:t>
            </w:r>
            <w:r>
              <w:rPr>
                <w:rFonts w:asciiTheme="minorHAnsi" w:eastAsiaTheme="minorEastAsia" w:hAnsiTheme="minorHAnsi" w:cstheme="minorBidi"/>
                <w:noProof/>
                <w:sz w:val="22"/>
                <w:szCs w:val="22"/>
              </w:rPr>
              <w:tab/>
            </w:r>
            <w:r w:rsidRPr="00D37F70">
              <w:rPr>
                <w:rStyle w:val="a7"/>
                <w:noProof/>
              </w:rPr>
              <w:t>3d печать в биологической лаборатории</w:t>
            </w:r>
            <w:r>
              <w:rPr>
                <w:noProof/>
                <w:webHidden/>
              </w:rPr>
              <w:tab/>
            </w:r>
            <w:r>
              <w:rPr>
                <w:noProof/>
                <w:webHidden/>
              </w:rPr>
              <w:fldChar w:fldCharType="begin"/>
            </w:r>
            <w:r>
              <w:rPr>
                <w:noProof/>
                <w:webHidden/>
              </w:rPr>
              <w:instrText xml:space="preserve"> PAGEREF _Toc125154126 \h </w:instrText>
            </w:r>
            <w:r>
              <w:rPr>
                <w:noProof/>
                <w:webHidden/>
              </w:rPr>
            </w:r>
            <w:r>
              <w:rPr>
                <w:noProof/>
                <w:webHidden/>
              </w:rPr>
              <w:fldChar w:fldCharType="separate"/>
            </w:r>
            <w:r>
              <w:rPr>
                <w:noProof/>
                <w:webHidden/>
              </w:rPr>
              <w:t>7</w:t>
            </w:r>
            <w:r>
              <w:rPr>
                <w:noProof/>
                <w:webHidden/>
              </w:rPr>
              <w:fldChar w:fldCharType="end"/>
            </w:r>
          </w:hyperlink>
        </w:p>
        <w:p w14:paraId="76E56F56" w14:textId="3BD88EAA"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7" w:history="1">
            <w:r w:rsidRPr="00D37F70">
              <w:rPr>
                <w:rStyle w:val="a7"/>
                <w:noProof/>
              </w:rPr>
              <w:t>4.</w:t>
            </w:r>
            <w:r>
              <w:rPr>
                <w:rFonts w:asciiTheme="minorHAnsi" w:eastAsiaTheme="minorEastAsia" w:hAnsiTheme="minorHAnsi" w:cstheme="minorBidi"/>
                <w:noProof/>
                <w:sz w:val="22"/>
                <w:szCs w:val="22"/>
              </w:rPr>
              <w:tab/>
            </w:r>
            <w:r w:rsidRPr="00D37F70">
              <w:rPr>
                <w:rStyle w:val="a7"/>
                <w:noProof/>
              </w:rPr>
              <w:t>Цель и задачи работы</w:t>
            </w:r>
            <w:r>
              <w:rPr>
                <w:noProof/>
                <w:webHidden/>
              </w:rPr>
              <w:tab/>
            </w:r>
            <w:r>
              <w:rPr>
                <w:noProof/>
                <w:webHidden/>
              </w:rPr>
              <w:fldChar w:fldCharType="begin"/>
            </w:r>
            <w:r>
              <w:rPr>
                <w:noProof/>
                <w:webHidden/>
              </w:rPr>
              <w:instrText xml:space="preserve"> PAGEREF _Toc125154127 \h </w:instrText>
            </w:r>
            <w:r>
              <w:rPr>
                <w:noProof/>
                <w:webHidden/>
              </w:rPr>
            </w:r>
            <w:r>
              <w:rPr>
                <w:noProof/>
                <w:webHidden/>
              </w:rPr>
              <w:fldChar w:fldCharType="separate"/>
            </w:r>
            <w:r>
              <w:rPr>
                <w:noProof/>
                <w:webHidden/>
              </w:rPr>
              <w:t>9</w:t>
            </w:r>
            <w:r>
              <w:rPr>
                <w:noProof/>
                <w:webHidden/>
              </w:rPr>
              <w:fldChar w:fldCharType="end"/>
            </w:r>
          </w:hyperlink>
        </w:p>
        <w:p w14:paraId="5AED2F53" w14:textId="68BE3F03"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8" w:history="1">
            <w:r w:rsidRPr="00D37F70">
              <w:rPr>
                <w:rStyle w:val="a7"/>
                <w:noProof/>
              </w:rPr>
              <w:t>5.</w:t>
            </w:r>
            <w:r>
              <w:rPr>
                <w:rFonts w:asciiTheme="minorHAnsi" w:eastAsiaTheme="minorEastAsia" w:hAnsiTheme="minorHAnsi" w:cstheme="minorBidi"/>
                <w:noProof/>
                <w:sz w:val="22"/>
                <w:szCs w:val="22"/>
              </w:rPr>
              <w:tab/>
            </w:r>
            <w:r w:rsidRPr="00D37F70">
              <w:rPr>
                <w:rStyle w:val="a7"/>
                <w:noProof/>
              </w:rPr>
              <w:t>Материалы и методы</w:t>
            </w:r>
            <w:r>
              <w:rPr>
                <w:noProof/>
                <w:webHidden/>
              </w:rPr>
              <w:tab/>
            </w:r>
            <w:r>
              <w:rPr>
                <w:noProof/>
                <w:webHidden/>
              </w:rPr>
              <w:fldChar w:fldCharType="begin"/>
            </w:r>
            <w:r>
              <w:rPr>
                <w:noProof/>
                <w:webHidden/>
              </w:rPr>
              <w:instrText xml:space="preserve"> PAGEREF _Toc125154128 \h </w:instrText>
            </w:r>
            <w:r>
              <w:rPr>
                <w:noProof/>
                <w:webHidden/>
              </w:rPr>
            </w:r>
            <w:r>
              <w:rPr>
                <w:noProof/>
                <w:webHidden/>
              </w:rPr>
              <w:fldChar w:fldCharType="separate"/>
            </w:r>
            <w:r>
              <w:rPr>
                <w:noProof/>
                <w:webHidden/>
              </w:rPr>
              <w:t>10</w:t>
            </w:r>
            <w:r>
              <w:rPr>
                <w:noProof/>
                <w:webHidden/>
              </w:rPr>
              <w:fldChar w:fldCharType="end"/>
            </w:r>
          </w:hyperlink>
        </w:p>
        <w:p w14:paraId="583D715F" w14:textId="1398E4A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9" w:history="1">
            <w:r w:rsidRPr="00D37F70">
              <w:rPr>
                <w:rStyle w:val="a7"/>
                <w:noProof/>
              </w:rPr>
              <w:t>5.1.</w:t>
            </w:r>
            <w:r>
              <w:rPr>
                <w:rFonts w:asciiTheme="minorHAnsi" w:eastAsiaTheme="minorEastAsia" w:hAnsiTheme="minorHAnsi" w:cstheme="minorBidi"/>
                <w:noProof/>
                <w:sz w:val="22"/>
                <w:szCs w:val="22"/>
              </w:rPr>
              <w:tab/>
            </w:r>
            <w:r w:rsidRPr="00D37F70">
              <w:rPr>
                <w:rStyle w:val="a7"/>
                <w:noProof/>
              </w:rPr>
              <w:t>Синтез и модификация магнитных наночастиц</w:t>
            </w:r>
            <w:r>
              <w:rPr>
                <w:noProof/>
                <w:webHidden/>
              </w:rPr>
              <w:tab/>
            </w:r>
            <w:r>
              <w:rPr>
                <w:noProof/>
                <w:webHidden/>
              </w:rPr>
              <w:fldChar w:fldCharType="begin"/>
            </w:r>
            <w:r>
              <w:rPr>
                <w:noProof/>
                <w:webHidden/>
              </w:rPr>
              <w:instrText xml:space="preserve"> PAGEREF _Toc125154129 \h </w:instrText>
            </w:r>
            <w:r>
              <w:rPr>
                <w:noProof/>
                <w:webHidden/>
              </w:rPr>
            </w:r>
            <w:r>
              <w:rPr>
                <w:noProof/>
                <w:webHidden/>
              </w:rPr>
              <w:fldChar w:fldCharType="separate"/>
            </w:r>
            <w:r>
              <w:rPr>
                <w:noProof/>
                <w:webHidden/>
              </w:rPr>
              <w:t>10</w:t>
            </w:r>
            <w:r>
              <w:rPr>
                <w:noProof/>
                <w:webHidden/>
              </w:rPr>
              <w:fldChar w:fldCharType="end"/>
            </w:r>
          </w:hyperlink>
        </w:p>
        <w:p w14:paraId="48332AC5" w14:textId="5D761B3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0" w:history="1">
            <w:r w:rsidRPr="00D37F70">
              <w:rPr>
                <w:rStyle w:val="a7"/>
                <w:noProof/>
              </w:rPr>
              <w:t>5.1.1.</w:t>
            </w:r>
            <w:r>
              <w:rPr>
                <w:rFonts w:asciiTheme="minorHAnsi" w:eastAsiaTheme="minorEastAsia" w:hAnsiTheme="minorHAnsi" w:cstheme="minorBidi"/>
                <w:noProof/>
                <w:sz w:val="22"/>
                <w:szCs w:val="22"/>
              </w:rPr>
              <w:tab/>
            </w:r>
            <w:r w:rsidRPr="00D37F70">
              <w:rPr>
                <w:rStyle w:val="a7"/>
                <w:noProof/>
              </w:rPr>
              <w:t>Газофазный синтез магнитных наночастиц</w:t>
            </w:r>
            <w:r>
              <w:rPr>
                <w:noProof/>
                <w:webHidden/>
              </w:rPr>
              <w:tab/>
            </w:r>
            <w:r>
              <w:rPr>
                <w:noProof/>
                <w:webHidden/>
              </w:rPr>
              <w:fldChar w:fldCharType="begin"/>
            </w:r>
            <w:r>
              <w:rPr>
                <w:noProof/>
                <w:webHidden/>
              </w:rPr>
              <w:instrText xml:space="preserve"> PAGEREF _Toc125154130 \h </w:instrText>
            </w:r>
            <w:r>
              <w:rPr>
                <w:noProof/>
                <w:webHidden/>
              </w:rPr>
            </w:r>
            <w:r>
              <w:rPr>
                <w:noProof/>
                <w:webHidden/>
              </w:rPr>
              <w:fldChar w:fldCharType="separate"/>
            </w:r>
            <w:r>
              <w:rPr>
                <w:noProof/>
                <w:webHidden/>
              </w:rPr>
              <w:t>10</w:t>
            </w:r>
            <w:r>
              <w:rPr>
                <w:noProof/>
                <w:webHidden/>
              </w:rPr>
              <w:fldChar w:fldCharType="end"/>
            </w:r>
          </w:hyperlink>
        </w:p>
        <w:p w14:paraId="6DFC9890" w14:textId="2D53005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1" w:history="1">
            <w:r w:rsidRPr="00D37F70">
              <w:rPr>
                <w:rStyle w:val="a7"/>
                <w:noProof/>
              </w:rPr>
              <w:t>5.1.2.</w:t>
            </w:r>
            <w:r>
              <w:rPr>
                <w:rFonts w:asciiTheme="minorHAnsi" w:eastAsiaTheme="minorEastAsia" w:hAnsiTheme="minorHAnsi" w:cstheme="minorBidi"/>
                <w:noProof/>
                <w:sz w:val="22"/>
                <w:szCs w:val="22"/>
              </w:rPr>
              <w:tab/>
            </w:r>
            <w:r w:rsidRPr="00D37F70">
              <w:rPr>
                <w:rStyle w:val="a7"/>
                <w:noProof/>
              </w:rPr>
              <w:t>Модификация поверхности наночастиц</w:t>
            </w:r>
            <w:r>
              <w:rPr>
                <w:noProof/>
                <w:webHidden/>
              </w:rPr>
              <w:tab/>
            </w:r>
            <w:r>
              <w:rPr>
                <w:noProof/>
                <w:webHidden/>
              </w:rPr>
              <w:fldChar w:fldCharType="begin"/>
            </w:r>
            <w:r>
              <w:rPr>
                <w:noProof/>
                <w:webHidden/>
              </w:rPr>
              <w:instrText xml:space="preserve"> PAGEREF _Toc125154131 \h </w:instrText>
            </w:r>
            <w:r>
              <w:rPr>
                <w:noProof/>
                <w:webHidden/>
              </w:rPr>
            </w:r>
            <w:r>
              <w:rPr>
                <w:noProof/>
                <w:webHidden/>
              </w:rPr>
              <w:fldChar w:fldCharType="separate"/>
            </w:r>
            <w:r>
              <w:rPr>
                <w:noProof/>
                <w:webHidden/>
              </w:rPr>
              <w:t>11</w:t>
            </w:r>
            <w:r>
              <w:rPr>
                <w:noProof/>
                <w:webHidden/>
              </w:rPr>
              <w:fldChar w:fldCharType="end"/>
            </w:r>
          </w:hyperlink>
        </w:p>
        <w:p w14:paraId="0E75B3B8" w14:textId="77880E8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2" w:history="1">
            <w:r w:rsidRPr="00D37F70">
              <w:rPr>
                <w:rStyle w:val="a7"/>
                <w:noProof/>
              </w:rPr>
              <w:t>5.1.3.</w:t>
            </w:r>
            <w:r>
              <w:rPr>
                <w:rFonts w:asciiTheme="minorHAnsi" w:eastAsiaTheme="minorEastAsia" w:hAnsiTheme="minorHAnsi" w:cstheme="minorBidi"/>
                <w:noProof/>
                <w:sz w:val="22"/>
                <w:szCs w:val="22"/>
              </w:rPr>
              <w:tab/>
            </w:r>
            <w:r w:rsidRPr="00D37F70">
              <w:rPr>
                <w:rStyle w:val="a7"/>
                <w:noProof/>
              </w:rPr>
              <w:t>Характеризация наночастиц</w:t>
            </w:r>
            <w:r>
              <w:rPr>
                <w:noProof/>
                <w:webHidden/>
              </w:rPr>
              <w:tab/>
            </w:r>
            <w:r>
              <w:rPr>
                <w:noProof/>
                <w:webHidden/>
              </w:rPr>
              <w:fldChar w:fldCharType="begin"/>
            </w:r>
            <w:r>
              <w:rPr>
                <w:noProof/>
                <w:webHidden/>
              </w:rPr>
              <w:instrText xml:space="preserve"> PAGEREF _Toc125154132 \h </w:instrText>
            </w:r>
            <w:r>
              <w:rPr>
                <w:noProof/>
                <w:webHidden/>
              </w:rPr>
            </w:r>
            <w:r>
              <w:rPr>
                <w:noProof/>
                <w:webHidden/>
              </w:rPr>
              <w:fldChar w:fldCharType="separate"/>
            </w:r>
            <w:r>
              <w:rPr>
                <w:noProof/>
                <w:webHidden/>
              </w:rPr>
              <w:t>11</w:t>
            </w:r>
            <w:r>
              <w:rPr>
                <w:noProof/>
                <w:webHidden/>
              </w:rPr>
              <w:fldChar w:fldCharType="end"/>
            </w:r>
          </w:hyperlink>
        </w:p>
        <w:p w14:paraId="547C406E" w14:textId="58545C75"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33" w:history="1">
            <w:r w:rsidRPr="00D37F70">
              <w:rPr>
                <w:rStyle w:val="a7"/>
                <w:noProof/>
              </w:rPr>
              <w:t>5.2.</w:t>
            </w:r>
            <w:r>
              <w:rPr>
                <w:rFonts w:asciiTheme="minorHAnsi" w:eastAsiaTheme="minorEastAsia" w:hAnsiTheme="minorHAnsi" w:cstheme="minorBidi"/>
                <w:noProof/>
                <w:sz w:val="22"/>
                <w:szCs w:val="22"/>
              </w:rPr>
              <w:tab/>
            </w:r>
            <w:r w:rsidRPr="00D37F70">
              <w:rPr>
                <w:rStyle w:val="a7"/>
                <w:noProof/>
              </w:rPr>
              <w:t>Изготовление мембран</w:t>
            </w:r>
            <w:r>
              <w:rPr>
                <w:noProof/>
                <w:webHidden/>
              </w:rPr>
              <w:tab/>
            </w:r>
            <w:r>
              <w:rPr>
                <w:noProof/>
                <w:webHidden/>
              </w:rPr>
              <w:fldChar w:fldCharType="begin"/>
            </w:r>
            <w:r>
              <w:rPr>
                <w:noProof/>
                <w:webHidden/>
              </w:rPr>
              <w:instrText xml:space="preserve"> PAGEREF _Toc125154133 \h </w:instrText>
            </w:r>
            <w:r>
              <w:rPr>
                <w:noProof/>
                <w:webHidden/>
              </w:rPr>
            </w:r>
            <w:r>
              <w:rPr>
                <w:noProof/>
                <w:webHidden/>
              </w:rPr>
              <w:fldChar w:fldCharType="separate"/>
            </w:r>
            <w:r>
              <w:rPr>
                <w:noProof/>
                <w:webHidden/>
              </w:rPr>
              <w:t>11</w:t>
            </w:r>
            <w:r>
              <w:rPr>
                <w:noProof/>
                <w:webHidden/>
              </w:rPr>
              <w:fldChar w:fldCharType="end"/>
            </w:r>
          </w:hyperlink>
        </w:p>
        <w:p w14:paraId="3DC0AAB5" w14:textId="7B2A7A06"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4" w:history="1">
            <w:r w:rsidRPr="00D37F70">
              <w:rPr>
                <w:rStyle w:val="a7"/>
                <w:noProof/>
              </w:rPr>
              <w:t>5.2.1.</w:t>
            </w:r>
            <w:r>
              <w:rPr>
                <w:rFonts w:asciiTheme="minorHAnsi" w:eastAsiaTheme="minorEastAsia" w:hAnsiTheme="minorHAnsi" w:cstheme="minorBidi"/>
                <w:noProof/>
                <w:sz w:val="22"/>
                <w:szCs w:val="22"/>
              </w:rPr>
              <w:tab/>
            </w:r>
            <w:r w:rsidRPr="00D37F70">
              <w:rPr>
                <w:rStyle w:val="a7"/>
                <w:noProof/>
              </w:rPr>
              <w:t>Изготовление первичных форм</w:t>
            </w:r>
            <w:r>
              <w:rPr>
                <w:noProof/>
                <w:webHidden/>
              </w:rPr>
              <w:tab/>
            </w:r>
            <w:r>
              <w:rPr>
                <w:noProof/>
                <w:webHidden/>
              </w:rPr>
              <w:fldChar w:fldCharType="begin"/>
            </w:r>
            <w:r>
              <w:rPr>
                <w:noProof/>
                <w:webHidden/>
              </w:rPr>
              <w:instrText xml:space="preserve"> PAGEREF _Toc125154134 \h </w:instrText>
            </w:r>
            <w:r>
              <w:rPr>
                <w:noProof/>
                <w:webHidden/>
              </w:rPr>
            </w:r>
            <w:r>
              <w:rPr>
                <w:noProof/>
                <w:webHidden/>
              </w:rPr>
              <w:fldChar w:fldCharType="separate"/>
            </w:r>
            <w:r>
              <w:rPr>
                <w:noProof/>
                <w:webHidden/>
              </w:rPr>
              <w:t>11</w:t>
            </w:r>
            <w:r>
              <w:rPr>
                <w:noProof/>
                <w:webHidden/>
              </w:rPr>
              <w:fldChar w:fldCharType="end"/>
            </w:r>
          </w:hyperlink>
        </w:p>
        <w:p w14:paraId="2361A711" w14:textId="6AC2911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5" w:history="1">
            <w:r w:rsidRPr="00D37F70">
              <w:rPr>
                <w:rStyle w:val="a7"/>
                <w:noProof/>
              </w:rPr>
              <w:t>5.2.2.</w:t>
            </w:r>
            <w:r>
              <w:rPr>
                <w:rFonts w:asciiTheme="minorHAnsi" w:eastAsiaTheme="minorEastAsia" w:hAnsiTheme="minorHAnsi" w:cstheme="minorBidi"/>
                <w:noProof/>
                <w:sz w:val="22"/>
                <w:szCs w:val="22"/>
              </w:rPr>
              <w:tab/>
            </w:r>
            <w:r w:rsidRPr="00D37F70">
              <w:rPr>
                <w:rStyle w:val="a7"/>
                <w:noProof/>
              </w:rPr>
              <w:t>Изготовление вторичных форм</w:t>
            </w:r>
            <w:r>
              <w:rPr>
                <w:noProof/>
                <w:webHidden/>
              </w:rPr>
              <w:tab/>
            </w:r>
            <w:r>
              <w:rPr>
                <w:noProof/>
                <w:webHidden/>
              </w:rPr>
              <w:fldChar w:fldCharType="begin"/>
            </w:r>
            <w:r>
              <w:rPr>
                <w:noProof/>
                <w:webHidden/>
              </w:rPr>
              <w:instrText xml:space="preserve"> PAGEREF _Toc125154135 \h </w:instrText>
            </w:r>
            <w:r>
              <w:rPr>
                <w:noProof/>
                <w:webHidden/>
              </w:rPr>
            </w:r>
            <w:r>
              <w:rPr>
                <w:noProof/>
                <w:webHidden/>
              </w:rPr>
              <w:fldChar w:fldCharType="separate"/>
            </w:r>
            <w:r>
              <w:rPr>
                <w:noProof/>
                <w:webHidden/>
              </w:rPr>
              <w:t>12</w:t>
            </w:r>
            <w:r>
              <w:rPr>
                <w:noProof/>
                <w:webHidden/>
              </w:rPr>
              <w:fldChar w:fldCharType="end"/>
            </w:r>
          </w:hyperlink>
        </w:p>
        <w:p w14:paraId="7452EB53" w14:textId="6227345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6" w:history="1">
            <w:r w:rsidRPr="00D37F70">
              <w:rPr>
                <w:rStyle w:val="a7"/>
                <w:noProof/>
              </w:rPr>
              <w:t>5.2.3.</w:t>
            </w:r>
            <w:r>
              <w:rPr>
                <w:rFonts w:asciiTheme="minorHAnsi" w:eastAsiaTheme="minorEastAsia" w:hAnsiTheme="minorHAnsi" w:cstheme="minorBidi"/>
                <w:noProof/>
                <w:sz w:val="22"/>
                <w:szCs w:val="22"/>
              </w:rPr>
              <w:tab/>
            </w:r>
            <w:r w:rsidRPr="00D37F70">
              <w:rPr>
                <w:rStyle w:val="a7"/>
                <w:noProof/>
              </w:rPr>
              <w:t>Изготовление белковых мембран</w:t>
            </w:r>
            <w:r>
              <w:rPr>
                <w:noProof/>
                <w:webHidden/>
              </w:rPr>
              <w:tab/>
            </w:r>
            <w:r>
              <w:rPr>
                <w:noProof/>
                <w:webHidden/>
              </w:rPr>
              <w:fldChar w:fldCharType="begin"/>
            </w:r>
            <w:r>
              <w:rPr>
                <w:noProof/>
                <w:webHidden/>
              </w:rPr>
              <w:instrText xml:space="preserve"> PAGEREF _Toc125154136 \h </w:instrText>
            </w:r>
            <w:r>
              <w:rPr>
                <w:noProof/>
                <w:webHidden/>
              </w:rPr>
            </w:r>
            <w:r>
              <w:rPr>
                <w:noProof/>
                <w:webHidden/>
              </w:rPr>
              <w:fldChar w:fldCharType="separate"/>
            </w:r>
            <w:r>
              <w:rPr>
                <w:noProof/>
                <w:webHidden/>
              </w:rPr>
              <w:t>12</w:t>
            </w:r>
            <w:r>
              <w:rPr>
                <w:noProof/>
                <w:webHidden/>
              </w:rPr>
              <w:fldChar w:fldCharType="end"/>
            </w:r>
          </w:hyperlink>
        </w:p>
        <w:p w14:paraId="2C1AB92D" w14:textId="5D50DEC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7" w:history="1">
            <w:r w:rsidRPr="00D37F70">
              <w:rPr>
                <w:rStyle w:val="a7"/>
                <w:noProof/>
              </w:rPr>
              <w:t>5.2.3.1.</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EDC</w:t>
            </w:r>
            <w:r>
              <w:rPr>
                <w:noProof/>
                <w:webHidden/>
              </w:rPr>
              <w:tab/>
            </w:r>
            <w:r>
              <w:rPr>
                <w:noProof/>
                <w:webHidden/>
              </w:rPr>
              <w:fldChar w:fldCharType="begin"/>
            </w:r>
            <w:r>
              <w:rPr>
                <w:noProof/>
                <w:webHidden/>
              </w:rPr>
              <w:instrText xml:space="preserve"> PAGEREF _Toc125154137 \h </w:instrText>
            </w:r>
            <w:r>
              <w:rPr>
                <w:noProof/>
                <w:webHidden/>
              </w:rPr>
            </w:r>
            <w:r>
              <w:rPr>
                <w:noProof/>
                <w:webHidden/>
              </w:rPr>
              <w:fldChar w:fldCharType="separate"/>
            </w:r>
            <w:r>
              <w:rPr>
                <w:noProof/>
                <w:webHidden/>
              </w:rPr>
              <w:t>13</w:t>
            </w:r>
            <w:r>
              <w:rPr>
                <w:noProof/>
                <w:webHidden/>
              </w:rPr>
              <w:fldChar w:fldCharType="end"/>
            </w:r>
          </w:hyperlink>
        </w:p>
        <w:p w14:paraId="183ECE17" w14:textId="2C88EABF"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8" w:history="1">
            <w:r w:rsidRPr="00D37F70">
              <w:rPr>
                <w:rStyle w:val="a7"/>
                <w:noProof/>
              </w:rPr>
              <w:t>5.2.3.2.</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глутарового альдегида</w:t>
            </w:r>
            <w:r>
              <w:rPr>
                <w:noProof/>
                <w:webHidden/>
              </w:rPr>
              <w:tab/>
            </w:r>
            <w:r>
              <w:rPr>
                <w:noProof/>
                <w:webHidden/>
              </w:rPr>
              <w:fldChar w:fldCharType="begin"/>
            </w:r>
            <w:r>
              <w:rPr>
                <w:noProof/>
                <w:webHidden/>
              </w:rPr>
              <w:instrText xml:space="preserve"> PAGEREF _Toc125154138 \h </w:instrText>
            </w:r>
            <w:r>
              <w:rPr>
                <w:noProof/>
                <w:webHidden/>
              </w:rPr>
            </w:r>
            <w:r>
              <w:rPr>
                <w:noProof/>
                <w:webHidden/>
              </w:rPr>
              <w:fldChar w:fldCharType="separate"/>
            </w:r>
            <w:r>
              <w:rPr>
                <w:noProof/>
                <w:webHidden/>
              </w:rPr>
              <w:t>13</w:t>
            </w:r>
            <w:r>
              <w:rPr>
                <w:noProof/>
                <w:webHidden/>
              </w:rPr>
              <w:fldChar w:fldCharType="end"/>
            </w:r>
          </w:hyperlink>
        </w:p>
        <w:p w14:paraId="3C74FA8F" w14:textId="11EB5ACD"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9" w:history="1">
            <w:r w:rsidRPr="00D37F70">
              <w:rPr>
                <w:rStyle w:val="a7"/>
                <w:noProof/>
              </w:rPr>
              <w:t>5.2.3.3.</w:t>
            </w:r>
            <w:r>
              <w:rPr>
                <w:rFonts w:asciiTheme="minorHAnsi" w:eastAsiaTheme="minorEastAsia" w:hAnsiTheme="minorHAnsi" w:cstheme="minorBidi"/>
                <w:noProof/>
                <w:sz w:val="22"/>
                <w:szCs w:val="22"/>
              </w:rPr>
              <w:tab/>
            </w:r>
            <w:r w:rsidRPr="00D37F70">
              <w:rPr>
                <w:rStyle w:val="a7"/>
                <w:noProof/>
              </w:rPr>
              <w:t>Изготовление белковых мембран с магнитными наночастицами</w:t>
            </w:r>
            <w:r>
              <w:rPr>
                <w:noProof/>
                <w:webHidden/>
              </w:rPr>
              <w:tab/>
            </w:r>
            <w:r>
              <w:rPr>
                <w:noProof/>
                <w:webHidden/>
              </w:rPr>
              <w:fldChar w:fldCharType="begin"/>
            </w:r>
            <w:r>
              <w:rPr>
                <w:noProof/>
                <w:webHidden/>
              </w:rPr>
              <w:instrText xml:space="preserve"> PAGEREF _Toc125154139 \h </w:instrText>
            </w:r>
            <w:r>
              <w:rPr>
                <w:noProof/>
                <w:webHidden/>
              </w:rPr>
            </w:r>
            <w:r>
              <w:rPr>
                <w:noProof/>
                <w:webHidden/>
              </w:rPr>
              <w:fldChar w:fldCharType="separate"/>
            </w:r>
            <w:r>
              <w:rPr>
                <w:noProof/>
                <w:webHidden/>
              </w:rPr>
              <w:t>14</w:t>
            </w:r>
            <w:r>
              <w:rPr>
                <w:noProof/>
                <w:webHidden/>
              </w:rPr>
              <w:fldChar w:fldCharType="end"/>
            </w:r>
          </w:hyperlink>
        </w:p>
        <w:p w14:paraId="6EBD0E3F" w14:textId="492F139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0" w:history="1">
            <w:r w:rsidRPr="00D37F70">
              <w:rPr>
                <w:rStyle w:val="a7"/>
                <w:noProof/>
              </w:rPr>
              <w:t>5.2.3.4.</w:t>
            </w:r>
            <w:r>
              <w:rPr>
                <w:rFonts w:asciiTheme="minorHAnsi" w:eastAsiaTheme="minorEastAsia" w:hAnsiTheme="minorHAnsi" w:cstheme="minorBidi"/>
                <w:noProof/>
                <w:sz w:val="22"/>
                <w:szCs w:val="22"/>
              </w:rPr>
              <w:tab/>
            </w:r>
            <w:r w:rsidRPr="00D37F70">
              <w:rPr>
                <w:rStyle w:val="a7"/>
                <w:noProof/>
              </w:rPr>
              <w:t>Хранение мембран</w:t>
            </w:r>
            <w:r>
              <w:rPr>
                <w:noProof/>
                <w:webHidden/>
              </w:rPr>
              <w:tab/>
            </w:r>
            <w:r>
              <w:rPr>
                <w:noProof/>
                <w:webHidden/>
              </w:rPr>
              <w:fldChar w:fldCharType="begin"/>
            </w:r>
            <w:r>
              <w:rPr>
                <w:noProof/>
                <w:webHidden/>
              </w:rPr>
              <w:instrText xml:space="preserve"> PAGEREF _Toc125154140 \h </w:instrText>
            </w:r>
            <w:r>
              <w:rPr>
                <w:noProof/>
                <w:webHidden/>
              </w:rPr>
            </w:r>
            <w:r>
              <w:rPr>
                <w:noProof/>
                <w:webHidden/>
              </w:rPr>
              <w:fldChar w:fldCharType="separate"/>
            </w:r>
            <w:r>
              <w:rPr>
                <w:noProof/>
                <w:webHidden/>
              </w:rPr>
              <w:t>14</w:t>
            </w:r>
            <w:r>
              <w:rPr>
                <w:noProof/>
                <w:webHidden/>
              </w:rPr>
              <w:fldChar w:fldCharType="end"/>
            </w:r>
          </w:hyperlink>
        </w:p>
        <w:p w14:paraId="65D87FF8" w14:textId="22AA7A0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1" w:history="1">
            <w:r w:rsidRPr="00D37F70">
              <w:rPr>
                <w:rStyle w:val="a7"/>
                <w:noProof/>
              </w:rPr>
              <w:t>5.2.3.5.</w:t>
            </w:r>
            <w:r>
              <w:rPr>
                <w:rFonts w:asciiTheme="minorHAnsi" w:eastAsiaTheme="minorEastAsia" w:hAnsiTheme="minorHAnsi" w:cstheme="minorBidi"/>
                <w:noProof/>
                <w:sz w:val="22"/>
                <w:szCs w:val="22"/>
              </w:rPr>
              <w:tab/>
            </w:r>
            <w:r w:rsidRPr="00D37F70">
              <w:rPr>
                <w:rStyle w:val="a7"/>
                <w:noProof/>
              </w:rPr>
              <w:t>Оптическая микроскопия</w:t>
            </w:r>
            <w:r>
              <w:rPr>
                <w:noProof/>
                <w:webHidden/>
              </w:rPr>
              <w:tab/>
            </w:r>
            <w:r>
              <w:rPr>
                <w:noProof/>
                <w:webHidden/>
              </w:rPr>
              <w:fldChar w:fldCharType="begin"/>
            </w:r>
            <w:r>
              <w:rPr>
                <w:noProof/>
                <w:webHidden/>
              </w:rPr>
              <w:instrText xml:space="preserve"> PAGEREF _Toc125154141 \h </w:instrText>
            </w:r>
            <w:r>
              <w:rPr>
                <w:noProof/>
                <w:webHidden/>
              </w:rPr>
            </w:r>
            <w:r>
              <w:rPr>
                <w:noProof/>
                <w:webHidden/>
              </w:rPr>
              <w:fldChar w:fldCharType="separate"/>
            </w:r>
            <w:r>
              <w:rPr>
                <w:noProof/>
                <w:webHidden/>
              </w:rPr>
              <w:t>14</w:t>
            </w:r>
            <w:r>
              <w:rPr>
                <w:noProof/>
                <w:webHidden/>
              </w:rPr>
              <w:fldChar w:fldCharType="end"/>
            </w:r>
          </w:hyperlink>
        </w:p>
        <w:p w14:paraId="3DB23B50" w14:textId="021F0F4B"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2" w:history="1">
            <w:r w:rsidRPr="00D37F70">
              <w:rPr>
                <w:rStyle w:val="a7"/>
                <w:noProof/>
              </w:rPr>
              <w:t>5.2.3.6.</w:t>
            </w:r>
            <w:r>
              <w:rPr>
                <w:rFonts w:asciiTheme="minorHAnsi" w:eastAsiaTheme="minorEastAsia" w:hAnsiTheme="minorHAnsi" w:cstheme="minorBidi"/>
                <w:noProof/>
                <w:sz w:val="22"/>
                <w:szCs w:val="22"/>
              </w:rPr>
              <w:tab/>
            </w:r>
            <w:r w:rsidRPr="00D37F70">
              <w:rPr>
                <w:rStyle w:val="a7"/>
                <w:noProof/>
              </w:rPr>
              <w:t>Сканирующая электронная микроскопия мембран</w:t>
            </w:r>
            <w:r>
              <w:rPr>
                <w:noProof/>
                <w:webHidden/>
              </w:rPr>
              <w:tab/>
            </w:r>
            <w:r>
              <w:rPr>
                <w:noProof/>
                <w:webHidden/>
              </w:rPr>
              <w:fldChar w:fldCharType="begin"/>
            </w:r>
            <w:r>
              <w:rPr>
                <w:noProof/>
                <w:webHidden/>
              </w:rPr>
              <w:instrText xml:space="preserve"> PAGEREF _Toc125154142 \h </w:instrText>
            </w:r>
            <w:r>
              <w:rPr>
                <w:noProof/>
                <w:webHidden/>
              </w:rPr>
            </w:r>
            <w:r>
              <w:rPr>
                <w:noProof/>
                <w:webHidden/>
              </w:rPr>
              <w:fldChar w:fldCharType="separate"/>
            </w:r>
            <w:r>
              <w:rPr>
                <w:noProof/>
                <w:webHidden/>
              </w:rPr>
              <w:t>15</w:t>
            </w:r>
            <w:r>
              <w:rPr>
                <w:noProof/>
                <w:webHidden/>
              </w:rPr>
              <w:fldChar w:fldCharType="end"/>
            </w:r>
          </w:hyperlink>
        </w:p>
        <w:p w14:paraId="799A4D51" w14:textId="13169736"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3" w:history="1">
            <w:r w:rsidRPr="00D37F70">
              <w:rPr>
                <w:rStyle w:val="a7"/>
                <w:noProof/>
              </w:rPr>
              <w:t>5.2.3.7.</w:t>
            </w:r>
            <w:r>
              <w:rPr>
                <w:rFonts w:asciiTheme="minorHAnsi" w:eastAsiaTheme="minorEastAsia" w:hAnsiTheme="minorHAnsi" w:cstheme="minorBidi"/>
                <w:noProof/>
                <w:sz w:val="22"/>
                <w:szCs w:val="22"/>
              </w:rPr>
              <w:tab/>
            </w:r>
            <w:r w:rsidRPr="00D37F70">
              <w:rPr>
                <w:rStyle w:val="a7"/>
                <w:noProof/>
              </w:rPr>
              <w:t>Флуоресцентная конфокальная микроскопия мембран</w:t>
            </w:r>
            <w:r>
              <w:rPr>
                <w:noProof/>
                <w:webHidden/>
              </w:rPr>
              <w:tab/>
            </w:r>
            <w:r>
              <w:rPr>
                <w:noProof/>
                <w:webHidden/>
              </w:rPr>
              <w:fldChar w:fldCharType="begin"/>
            </w:r>
            <w:r>
              <w:rPr>
                <w:noProof/>
                <w:webHidden/>
              </w:rPr>
              <w:instrText xml:space="preserve"> PAGEREF _Toc125154143 \h </w:instrText>
            </w:r>
            <w:r>
              <w:rPr>
                <w:noProof/>
                <w:webHidden/>
              </w:rPr>
            </w:r>
            <w:r>
              <w:rPr>
                <w:noProof/>
                <w:webHidden/>
              </w:rPr>
              <w:fldChar w:fldCharType="separate"/>
            </w:r>
            <w:r>
              <w:rPr>
                <w:noProof/>
                <w:webHidden/>
              </w:rPr>
              <w:t>16</w:t>
            </w:r>
            <w:r>
              <w:rPr>
                <w:noProof/>
                <w:webHidden/>
              </w:rPr>
              <w:fldChar w:fldCharType="end"/>
            </w:r>
          </w:hyperlink>
        </w:p>
        <w:p w14:paraId="2F9513CA" w14:textId="60A2FE0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4" w:history="1">
            <w:r w:rsidRPr="00D37F70">
              <w:rPr>
                <w:rStyle w:val="a7"/>
                <w:noProof/>
              </w:rPr>
              <w:t>5.2.3.8.</w:t>
            </w:r>
            <w:r>
              <w:rPr>
                <w:rFonts w:asciiTheme="minorHAnsi" w:eastAsiaTheme="minorEastAsia" w:hAnsiTheme="minorHAnsi" w:cstheme="minorBidi"/>
                <w:noProof/>
                <w:sz w:val="22"/>
                <w:szCs w:val="22"/>
              </w:rPr>
              <w:tab/>
            </w:r>
            <w:r w:rsidRPr="00D37F70">
              <w:rPr>
                <w:rStyle w:val="a7"/>
                <w:noProof/>
              </w:rPr>
              <w:t>Изучение проницаемости мембран</w:t>
            </w:r>
            <w:r>
              <w:rPr>
                <w:noProof/>
                <w:webHidden/>
              </w:rPr>
              <w:tab/>
            </w:r>
            <w:r>
              <w:rPr>
                <w:noProof/>
                <w:webHidden/>
              </w:rPr>
              <w:fldChar w:fldCharType="begin"/>
            </w:r>
            <w:r>
              <w:rPr>
                <w:noProof/>
                <w:webHidden/>
              </w:rPr>
              <w:instrText xml:space="preserve"> PAGEREF _Toc125154144 \h </w:instrText>
            </w:r>
            <w:r>
              <w:rPr>
                <w:noProof/>
                <w:webHidden/>
              </w:rPr>
            </w:r>
            <w:r>
              <w:rPr>
                <w:noProof/>
                <w:webHidden/>
              </w:rPr>
              <w:fldChar w:fldCharType="separate"/>
            </w:r>
            <w:r>
              <w:rPr>
                <w:noProof/>
                <w:webHidden/>
              </w:rPr>
              <w:t>16</w:t>
            </w:r>
            <w:r>
              <w:rPr>
                <w:noProof/>
                <w:webHidden/>
              </w:rPr>
              <w:fldChar w:fldCharType="end"/>
            </w:r>
          </w:hyperlink>
        </w:p>
        <w:p w14:paraId="0524ED80" w14:textId="1192DC3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5" w:history="1">
            <w:r w:rsidRPr="00D37F70">
              <w:rPr>
                <w:rStyle w:val="a7"/>
                <w:noProof/>
              </w:rPr>
              <w:t>5.2.4.</w:t>
            </w:r>
            <w:r>
              <w:rPr>
                <w:rFonts w:asciiTheme="minorHAnsi" w:eastAsiaTheme="minorEastAsia" w:hAnsiTheme="minorHAnsi" w:cstheme="minorBidi"/>
                <w:noProof/>
                <w:sz w:val="22"/>
                <w:szCs w:val="22"/>
              </w:rPr>
              <w:tab/>
            </w:r>
            <w:r w:rsidRPr="00D37F70">
              <w:rPr>
                <w:rStyle w:val="a7"/>
                <w:noProof/>
              </w:rPr>
              <w:t>Изучение магнитных свойств мембран с наночастицами</w:t>
            </w:r>
            <w:r>
              <w:rPr>
                <w:noProof/>
                <w:webHidden/>
              </w:rPr>
              <w:tab/>
            </w:r>
            <w:r>
              <w:rPr>
                <w:noProof/>
                <w:webHidden/>
              </w:rPr>
              <w:fldChar w:fldCharType="begin"/>
            </w:r>
            <w:r>
              <w:rPr>
                <w:noProof/>
                <w:webHidden/>
              </w:rPr>
              <w:instrText xml:space="preserve"> PAGEREF _Toc125154145 \h </w:instrText>
            </w:r>
            <w:r>
              <w:rPr>
                <w:noProof/>
                <w:webHidden/>
              </w:rPr>
            </w:r>
            <w:r>
              <w:rPr>
                <w:noProof/>
                <w:webHidden/>
              </w:rPr>
              <w:fldChar w:fldCharType="separate"/>
            </w:r>
            <w:r>
              <w:rPr>
                <w:noProof/>
                <w:webHidden/>
              </w:rPr>
              <w:t>17</w:t>
            </w:r>
            <w:r>
              <w:rPr>
                <w:noProof/>
                <w:webHidden/>
              </w:rPr>
              <w:fldChar w:fldCharType="end"/>
            </w:r>
          </w:hyperlink>
        </w:p>
        <w:p w14:paraId="74B7F50E" w14:textId="7DE39FC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6" w:history="1">
            <w:r w:rsidRPr="00D37F70">
              <w:rPr>
                <w:rStyle w:val="a7"/>
                <w:noProof/>
              </w:rPr>
              <w:t>5.3.</w:t>
            </w:r>
            <w:r>
              <w:rPr>
                <w:rFonts w:asciiTheme="minorHAnsi" w:eastAsiaTheme="minorEastAsia" w:hAnsiTheme="minorHAnsi" w:cstheme="minorBidi"/>
                <w:noProof/>
                <w:sz w:val="22"/>
                <w:szCs w:val="22"/>
              </w:rPr>
              <w:tab/>
            </w:r>
            <w:r w:rsidRPr="00D37F70">
              <w:rPr>
                <w:rStyle w:val="a7"/>
                <w:noProof/>
              </w:rPr>
              <w:t>Подготовка иллюстраций</w:t>
            </w:r>
            <w:r>
              <w:rPr>
                <w:noProof/>
                <w:webHidden/>
              </w:rPr>
              <w:tab/>
            </w:r>
            <w:r>
              <w:rPr>
                <w:noProof/>
                <w:webHidden/>
              </w:rPr>
              <w:fldChar w:fldCharType="begin"/>
            </w:r>
            <w:r>
              <w:rPr>
                <w:noProof/>
                <w:webHidden/>
              </w:rPr>
              <w:instrText xml:space="preserve"> PAGEREF _Toc125154146 \h </w:instrText>
            </w:r>
            <w:r>
              <w:rPr>
                <w:noProof/>
                <w:webHidden/>
              </w:rPr>
            </w:r>
            <w:r>
              <w:rPr>
                <w:noProof/>
                <w:webHidden/>
              </w:rPr>
              <w:fldChar w:fldCharType="separate"/>
            </w:r>
            <w:r>
              <w:rPr>
                <w:noProof/>
                <w:webHidden/>
              </w:rPr>
              <w:t>17</w:t>
            </w:r>
            <w:r>
              <w:rPr>
                <w:noProof/>
                <w:webHidden/>
              </w:rPr>
              <w:fldChar w:fldCharType="end"/>
            </w:r>
          </w:hyperlink>
        </w:p>
        <w:p w14:paraId="504104B5" w14:textId="16EA1108"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7" w:history="1">
            <w:r w:rsidRPr="00D37F70">
              <w:rPr>
                <w:rStyle w:val="a7"/>
                <w:noProof/>
              </w:rPr>
              <w:t>5.4.</w:t>
            </w:r>
            <w:r>
              <w:rPr>
                <w:rFonts w:asciiTheme="minorHAnsi" w:eastAsiaTheme="minorEastAsia" w:hAnsiTheme="minorHAnsi" w:cstheme="minorBidi"/>
                <w:noProof/>
                <w:sz w:val="22"/>
                <w:szCs w:val="22"/>
              </w:rPr>
              <w:tab/>
            </w:r>
            <w:r w:rsidRPr="00D37F70">
              <w:rPr>
                <w:rStyle w:val="a7"/>
                <w:noProof/>
              </w:rPr>
              <w:t>Культуры клеток</w:t>
            </w:r>
            <w:r>
              <w:rPr>
                <w:noProof/>
                <w:webHidden/>
              </w:rPr>
              <w:tab/>
            </w:r>
            <w:r>
              <w:rPr>
                <w:noProof/>
                <w:webHidden/>
              </w:rPr>
              <w:fldChar w:fldCharType="begin"/>
            </w:r>
            <w:r>
              <w:rPr>
                <w:noProof/>
                <w:webHidden/>
              </w:rPr>
              <w:instrText xml:space="preserve"> PAGEREF _Toc125154147 \h </w:instrText>
            </w:r>
            <w:r>
              <w:rPr>
                <w:noProof/>
                <w:webHidden/>
              </w:rPr>
            </w:r>
            <w:r>
              <w:rPr>
                <w:noProof/>
                <w:webHidden/>
              </w:rPr>
              <w:fldChar w:fldCharType="separate"/>
            </w:r>
            <w:r>
              <w:rPr>
                <w:noProof/>
                <w:webHidden/>
              </w:rPr>
              <w:t>18</w:t>
            </w:r>
            <w:r>
              <w:rPr>
                <w:noProof/>
                <w:webHidden/>
              </w:rPr>
              <w:fldChar w:fldCharType="end"/>
            </w:r>
          </w:hyperlink>
        </w:p>
        <w:p w14:paraId="695E7FE0" w14:textId="5B33BD12"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8" w:history="1">
            <w:r w:rsidRPr="00D37F70">
              <w:rPr>
                <w:rStyle w:val="a7"/>
                <w:noProof/>
              </w:rPr>
              <w:t>5.4.1.</w:t>
            </w:r>
            <w:r>
              <w:rPr>
                <w:rFonts w:asciiTheme="minorHAnsi" w:eastAsiaTheme="minorEastAsia" w:hAnsiTheme="minorHAnsi" w:cstheme="minorBidi"/>
                <w:noProof/>
                <w:sz w:val="22"/>
                <w:szCs w:val="22"/>
              </w:rPr>
              <w:tab/>
            </w:r>
            <w:r w:rsidRPr="00D37F70">
              <w:rPr>
                <w:rStyle w:val="a7"/>
                <w:noProof/>
              </w:rPr>
              <w:t>Поддержание культур клеток</w:t>
            </w:r>
            <w:r>
              <w:rPr>
                <w:noProof/>
                <w:webHidden/>
              </w:rPr>
              <w:tab/>
            </w:r>
            <w:r>
              <w:rPr>
                <w:noProof/>
                <w:webHidden/>
              </w:rPr>
              <w:fldChar w:fldCharType="begin"/>
            </w:r>
            <w:r>
              <w:rPr>
                <w:noProof/>
                <w:webHidden/>
              </w:rPr>
              <w:instrText xml:space="preserve"> PAGEREF _Toc125154148 \h </w:instrText>
            </w:r>
            <w:r>
              <w:rPr>
                <w:noProof/>
                <w:webHidden/>
              </w:rPr>
            </w:r>
            <w:r>
              <w:rPr>
                <w:noProof/>
                <w:webHidden/>
              </w:rPr>
              <w:fldChar w:fldCharType="separate"/>
            </w:r>
            <w:r>
              <w:rPr>
                <w:noProof/>
                <w:webHidden/>
              </w:rPr>
              <w:t>18</w:t>
            </w:r>
            <w:r>
              <w:rPr>
                <w:noProof/>
                <w:webHidden/>
              </w:rPr>
              <w:fldChar w:fldCharType="end"/>
            </w:r>
          </w:hyperlink>
        </w:p>
        <w:p w14:paraId="695C9255" w14:textId="4B5C772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9" w:history="1">
            <w:r w:rsidRPr="00D37F70">
              <w:rPr>
                <w:rStyle w:val="a7"/>
                <w:noProof/>
              </w:rPr>
              <w:t>5.4.2.</w:t>
            </w:r>
            <w:r>
              <w:rPr>
                <w:rFonts w:asciiTheme="minorHAnsi" w:eastAsiaTheme="minorEastAsia" w:hAnsiTheme="minorHAnsi" w:cstheme="minorBidi"/>
                <w:noProof/>
                <w:sz w:val="22"/>
                <w:szCs w:val="22"/>
              </w:rPr>
              <w:tab/>
            </w:r>
            <w:r w:rsidRPr="00D37F70">
              <w:rPr>
                <w:rStyle w:val="a7"/>
                <w:noProof/>
              </w:rPr>
              <w:t>Посадка культур клеток на мембраны</w:t>
            </w:r>
            <w:r>
              <w:rPr>
                <w:noProof/>
                <w:webHidden/>
              </w:rPr>
              <w:tab/>
            </w:r>
            <w:r>
              <w:rPr>
                <w:noProof/>
                <w:webHidden/>
              </w:rPr>
              <w:fldChar w:fldCharType="begin"/>
            </w:r>
            <w:r>
              <w:rPr>
                <w:noProof/>
                <w:webHidden/>
              </w:rPr>
              <w:instrText xml:space="preserve"> PAGEREF _Toc125154149 \h </w:instrText>
            </w:r>
            <w:r>
              <w:rPr>
                <w:noProof/>
                <w:webHidden/>
              </w:rPr>
            </w:r>
            <w:r>
              <w:rPr>
                <w:noProof/>
                <w:webHidden/>
              </w:rPr>
              <w:fldChar w:fldCharType="separate"/>
            </w:r>
            <w:r>
              <w:rPr>
                <w:noProof/>
                <w:webHidden/>
              </w:rPr>
              <w:t>18</w:t>
            </w:r>
            <w:r>
              <w:rPr>
                <w:noProof/>
                <w:webHidden/>
              </w:rPr>
              <w:fldChar w:fldCharType="end"/>
            </w:r>
          </w:hyperlink>
        </w:p>
        <w:p w14:paraId="1F66BE8B" w14:textId="15D444B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0" w:history="1">
            <w:r w:rsidRPr="00D37F70">
              <w:rPr>
                <w:rStyle w:val="a7"/>
                <w:noProof/>
              </w:rPr>
              <w:t>5.4.3.</w:t>
            </w:r>
            <w:r>
              <w:rPr>
                <w:rFonts w:asciiTheme="minorHAnsi" w:eastAsiaTheme="minorEastAsia" w:hAnsiTheme="minorHAnsi" w:cstheme="minorBidi"/>
                <w:noProof/>
                <w:sz w:val="22"/>
                <w:szCs w:val="22"/>
              </w:rPr>
              <w:tab/>
            </w:r>
            <w:r w:rsidRPr="00D37F70">
              <w:rPr>
                <w:rStyle w:val="a7"/>
                <w:noProof/>
              </w:rPr>
              <w:t>Изучение жизнедеятельности клеток на мембране</w:t>
            </w:r>
            <w:r>
              <w:rPr>
                <w:noProof/>
                <w:webHidden/>
              </w:rPr>
              <w:tab/>
            </w:r>
            <w:r>
              <w:rPr>
                <w:noProof/>
                <w:webHidden/>
              </w:rPr>
              <w:fldChar w:fldCharType="begin"/>
            </w:r>
            <w:r>
              <w:rPr>
                <w:noProof/>
                <w:webHidden/>
              </w:rPr>
              <w:instrText xml:space="preserve"> PAGEREF _Toc125154150 \h </w:instrText>
            </w:r>
            <w:r>
              <w:rPr>
                <w:noProof/>
                <w:webHidden/>
              </w:rPr>
            </w:r>
            <w:r>
              <w:rPr>
                <w:noProof/>
                <w:webHidden/>
              </w:rPr>
              <w:fldChar w:fldCharType="separate"/>
            </w:r>
            <w:r>
              <w:rPr>
                <w:noProof/>
                <w:webHidden/>
              </w:rPr>
              <w:t>18</w:t>
            </w:r>
            <w:r>
              <w:rPr>
                <w:noProof/>
                <w:webHidden/>
              </w:rPr>
              <w:fldChar w:fldCharType="end"/>
            </w:r>
          </w:hyperlink>
        </w:p>
        <w:p w14:paraId="43A8910B" w14:textId="329DC164"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1" w:history="1">
            <w:r w:rsidRPr="00D37F70">
              <w:rPr>
                <w:rStyle w:val="a7"/>
                <w:noProof/>
              </w:rPr>
              <w:t>5.4.3.1.</w:t>
            </w:r>
            <w:r>
              <w:rPr>
                <w:rFonts w:asciiTheme="minorHAnsi" w:eastAsiaTheme="minorEastAsia" w:hAnsiTheme="minorHAnsi" w:cstheme="minorBidi"/>
                <w:noProof/>
                <w:sz w:val="22"/>
                <w:szCs w:val="22"/>
              </w:rPr>
              <w:tab/>
            </w:r>
            <w:r w:rsidRPr="00D37F70">
              <w:rPr>
                <w:rStyle w:val="a7"/>
                <w:noProof/>
              </w:rPr>
              <w:t>МТТ-тест</w:t>
            </w:r>
            <w:r>
              <w:rPr>
                <w:noProof/>
                <w:webHidden/>
              </w:rPr>
              <w:tab/>
            </w:r>
            <w:r>
              <w:rPr>
                <w:noProof/>
                <w:webHidden/>
              </w:rPr>
              <w:fldChar w:fldCharType="begin"/>
            </w:r>
            <w:r>
              <w:rPr>
                <w:noProof/>
                <w:webHidden/>
              </w:rPr>
              <w:instrText xml:space="preserve"> PAGEREF _Toc125154151 \h </w:instrText>
            </w:r>
            <w:r>
              <w:rPr>
                <w:noProof/>
                <w:webHidden/>
              </w:rPr>
            </w:r>
            <w:r>
              <w:rPr>
                <w:noProof/>
                <w:webHidden/>
              </w:rPr>
              <w:fldChar w:fldCharType="separate"/>
            </w:r>
            <w:r>
              <w:rPr>
                <w:noProof/>
                <w:webHidden/>
              </w:rPr>
              <w:t>19</w:t>
            </w:r>
            <w:r>
              <w:rPr>
                <w:noProof/>
                <w:webHidden/>
              </w:rPr>
              <w:fldChar w:fldCharType="end"/>
            </w:r>
          </w:hyperlink>
        </w:p>
        <w:p w14:paraId="34D135D4" w14:textId="1A35ABE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2" w:history="1">
            <w:r w:rsidRPr="00D37F70">
              <w:rPr>
                <w:rStyle w:val="a7"/>
                <w:noProof/>
              </w:rPr>
              <w:t>5.4.3.2.</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52 \h </w:instrText>
            </w:r>
            <w:r>
              <w:rPr>
                <w:noProof/>
                <w:webHidden/>
              </w:rPr>
            </w:r>
            <w:r>
              <w:rPr>
                <w:noProof/>
                <w:webHidden/>
              </w:rPr>
              <w:fldChar w:fldCharType="separate"/>
            </w:r>
            <w:r>
              <w:rPr>
                <w:noProof/>
                <w:webHidden/>
              </w:rPr>
              <w:t>19</w:t>
            </w:r>
            <w:r>
              <w:rPr>
                <w:noProof/>
                <w:webHidden/>
              </w:rPr>
              <w:fldChar w:fldCharType="end"/>
            </w:r>
          </w:hyperlink>
        </w:p>
        <w:p w14:paraId="590ACFE5" w14:textId="7294486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3" w:history="1">
            <w:r w:rsidRPr="00D37F70">
              <w:rPr>
                <w:rStyle w:val="a7"/>
                <w:noProof/>
              </w:rPr>
              <w:t>5.4.3.3.</w:t>
            </w:r>
            <w:r>
              <w:rPr>
                <w:rFonts w:asciiTheme="minorHAnsi" w:eastAsiaTheme="minorEastAsia" w:hAnsiTheme="minorHAnsi" w:cstheme="minorBidi"/>
                <w:noProof/>
                <w:sz w:val="22"/>
                <w:szCs w:val="22"/>
              </w:rPr>
              <w:tab/>
            </w:r>
            <w:r w:rsidRPr="00D37F70">
              <w:rPr>
                <w:rStyle w:val="a7"/>
                <w:noProof/>
              </w:rPr>
              <w:t>Конфокальная микроскопия</w:t>
            </w:r>
            <w:r>
              <w:rPr>
                <w:noProof/>
                <w:webHidden/>
              </w:rPr>
              <w:tab/>
            </w:r>
            <w:r>
              <w:rPr>
                <w:noProof/>
                <w:webHidden/>
              </w:rPr>
              <w:fldChar w:fldCharType="begin"/>
            </w:r>
            <w:r>
              <w:rPr>
                <w:noProof/>
                <w:webHidden/>
              </w:rPr>
              <w:instrText xml:space="preserve"> PAGEREF _Toc125154153 \h </w:instrText>
            </w:r>
            <w:r>
              <w:rPr>
                <w:noProof/>
                <w:webHidden/>
              </w:rPr>
            </w:r>
            <w:r>
              <w:rPr>
                <w:noProof/>
                <w:webHidden/>
              </w:rPr>
              <w:fldChar w:fldCharType="separate"/>
            </w:r>
            <w:r>
              <w:rPr>
                <w:noProof/>
                <w:webHidden/>
              </w:rPr>
              <w:t>19</w:t>
            </w:r>
            <w:r>
              <w:rPr>
                <w:noProof/>
                <w:webHidden/>
              </w:rPr>
              <w:fldChar w:fldCharType="end"/>
            </w:r>
          </w:hyperlink>
        </w:p>
        <w:p w14:paraId="0ED661C8" w14:textId="12055EE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4" w:history="1">
            <w:r w:rsidRPr="00D37F70">
              <w:rPr>
                <w:rStyle w:val="a7"/>
                <w:noProof/>
              </w:rPr>
              <w:t>5.4.4.</w:t>
            </w:r>
            <w:r>
              <w:rPr>
                <w:rFonts w:asciiTheme="minorHAnsi" w:eastAsiaTheme="minorEastAsia" w:hAnsiTheme="minorHAnsi" w:cstheme="minorBidi"/>
                <w:noProof/>
                <w:sz w:val="22"/>
                <w:szCs w:val="22"/>
              </w:rPr>
              <w:tab/>
            </w:r>
            <w:r w:rsidRPr="00D37F70">
              <w:rPr>
                <w:rStyle w:val="a7"/>
                <w:noProof/>
              </w:rPr>
              <w:t>Сфероиды на мембранах</w:t>
            </w:r>
            <w:r>
              <w:rPr>
                <w:noProof/>
                <w:webHidden/>
              </w:rPr>
              <w:tab/>
            </w:r>
            <w:r>
              <w:rPr>
                <w:noProof/>
                <w:webHidden/>
              </w:rPr>
              <w:fldChar w:fldCharType="begin"/>
            </w:r>
            <w:r>
              <w:rPr>
                <w:noProof/>
                <w:webHidden/>
              </w:rPr>
              <w:instrText xml:space="preserve"> PAGEREF _Toc125154154 \h </w:instrText>
            </w:r>
            <w:r>
              <w:rPr>
                <w:noProof/>
                <w:webHidden/>
              </w:rPr>
            </w:r>
            <w:r>
              <w:rPr>
                <w:noProof/>
                <w:webHidden/>
              </w:rPr>
              <w:fldChar w:fldCharType="separate"/>
            </w:r>
            <w:r>
              <w:rPr>
                <w:noProof/>
                <w:webHidden/>
              </w:rPr>
              <w:t>24</w:t>
            </w:r>
            <w:r>
              <w:rPr>
                <w:noProof/>
                <w:webHidden/>
              </w:rPr>
              <w:fldChar w:fldCharType="end"/>
            </w:r>
          </w:hyperlink>
        </w:p>
        <w:p w14:paraId="5171E41C" w14:textId="358DDBF2"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5" w:history="1">
            <w:r w:rsidRPr="00D37F70">
              <w:rPr>
                <w:rStyle w:val="a7"/>
                <w:noProof/>
              </w:rPr>
              <w:t>5.4.4.1.</w:t>
            </w:r>
            <w:r>
              <w:rPr>
                <w:rFonts w:asciiTheme="minorHAnsi" w:eastAsiaTheme="minorEastAsia" w:hAnsiTheme="minorHAnsi" w:cstheme="minorBidi"/>
                <w:noProof/>
                <w:sz w:val="22"/>
                <w:szCs w:val="22"/>
              </w:rPr>
              <w:tab/>
            </w:r>
            <w:r w:rsidRPr="00D37F70">
              <w:rPr>
                <w:rStyle w:val="a7"/>
                <w:noProof/>
              </w:rPr>
              <w:t>Выращивание сфероидов</w:t>
            </w:r>
            <w:r>
              <w:rPr>
                <w:noProof/>
                <w:webHidden/>
              </w:rPr>
              <w:tab/>
            </w:r>
            <w:r>
              <w:rPr>
                <w:noProof/>
                <w:webHidden/>
              </w:rPr>
              <w:fldChar w:fldCharType="begin"/>
            </w:r>
            <w:r>
              <w:rPr>
                <w:noProof/>
                <w:webHidden/>
              </w:rPr>
              <w:instrText xml:space="preserve"> PAGEREF _Toc125154155 \h </w:instrText>
            </w:r>
            <w:r>
              <w:rPr>
                <w:noProof/>
                <w:webHidden/>
              </w:rPr>
            </w:r>
            <w:r>
              <w:rPr>
                <w:noProof/>
                <w:webHidden/>
              </w:rPr>
              <w:fldChar w:fldCharType="separate"/>
            </w:r>
            <w:r>
              <w:rPr>
                <w:noProof/>
                <w:webHidden/>
              </w:rPr>
              <w:t>24</w:t>
            </w:r>
            <w:r>
              <w:rPr>
                <w:noProof/>
                <w:webHidden/>
              </w:rPr>
              <w:fldChar w:fldCharType="end"/>
            </w:r>
          </w:hyperlink>
        </w:p>
        <w:p w14:paraId="1948F7B1" w14:textId="423FC5D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6" w:history="1">
            <w:r w:rsidRPr="00D37F70">
              <w:rPr>
                <w:rStyle w:val="a7"/>
                <w:noProof/>
              </w:rPr>
              <w:t>5.4.4.2.</w:t>
            </w:r>
            <w:r>
              <w:rPr>
                <w:rFonts w:asciiTheme="minorHAnsi" w:eastAsiaTheme="minorEastAsia" w:hAnsiTheme="minorHAnsi" w:cstheme="minorBidi"/>
                <w:noProof/>
                <w:sz w:val="22"/>
                <w:szCs w:val="22"/>
              </w:rPr>
              <w:tab/>
            </w:r>
            <w:r w:rsidRPr="00D37F70">
              <w:rPr>
                <w:rStyle w:val="a7"/>
                <w:noProof/>
              </w:rPr>
              <w:t>Численное изучение морфологических характеристик сфероидов</w:t>
            </w:r>
            <w:r>
              <w:rPr>
                <w:noProof/>
                <w:webHidden/>
              </w:rPr>
              <w:tab/>
            </w:r>
            <w:r>
              <w:rPr>
                <w:noProof/>
                <w:webHidden/>
              </w:rPr>
              <w:fldChar w:fldCharType="begin"/>
            </w:r>
            <w:r>
              <w:rPr>
                <w:noProof/>
                <w:webHidden/>
              </w:rPr>
              <w:instrText xml:space="preserve"> PAGEREF _Toc125154156 \h </w:instrText>
            </w:r>
            <w:r>
              <w:rPr>
                <w:noProof/>
                <w:webHidden/>
              </w:rPr>
            </w:r>
            <w:r>
              <w:rPr>
                <w:noProof/>
                <w:webHidden/>
              </w:rPr>
              <w:fldChar w:fldCharType="separate"/>
            </w:r>
            <w:r>
              <w:rPr>
                <w:noProof/>
                <w:webHidden/>
              </w:rPr>
              <w:t>25</w:t>
            </w:r>
            <w:r>
              <w:rPr>
                <w:noProof/>
                <w:webHidden/>
              </w:rPr>
              <w:fldChar w:fldCharType="end"/>
            </w:r>
          </w:hyperlink>
        </w:p>
        <w:p w14:paraId="1F52FBE6" w14:textId="0605F3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7" w:history="1">
            <w:r w:rsidRPr="00D37F70">
              <w:rPr>
                <w:rStyle w:val="a7"/>
                <w:noProof/>
              </w:rPr>
              <w:t>5.4.4.3.</w:t>
            </w:r>
            <w:r>
              <w:rPr>
                <w:rFonts w:asciiTheme="minorHAnsi" w:eastAsiaTheme="minorEastAsia" w:hAnsiTheme="minorHAnsi" w:cstheme="minorBidi"/>
                <w:noProof/>
                <w:sz w:val="22"/>
                <w:szCs w:val="22"/>
              </w:rPr>
              <w:tab/>
            </w:r>
            <w:r w:rsidRPr="00D37F70">
              <w:rPr>
                <w:rStyle w:val="a7"/>
                <w:noProof/>
              </w:rPr>
              <w:t>Изучение сфероидов при помощи конфокального микроскопа</w:t>
            </w:r>
            <w:r>
              <w:rPr>
                <w:noProof/>
                <w:webHidden/>
              </w:rPr>
              <w:tab/>
            </w:r>
            <w:r>
              <w:rPr>
                <w:noProof/>
                <w:webHidden/>
              </w:rPr>
              <w:fldChar w:fldCharType="begin"/>
            </w:r>
            <w:r>
              <w:rPr>
                <w:noProof/>
                <w:webHidden/>
              </w:rPr>
              <w:instrText xml:space="preserve"> PAGEREF _Toc125154157 \h </w:instrText>
            </w:r>
            <w:r>
              <w:rPr>
                <w:noProof/>
                <w:webHidden/>
              </w:rPr>
            </w:r>
            <w:r>
              <w:rPr>
                <w:noProof/>
                <w:webHidden/>
              </w:rPr>
              <w:fldChar w:fldCharType="separate"/>
            </w:r>
            <w:r>
              <w:rPr>
                <w:noProof/>
                <w:webHidden/>
              </w:rPr>
              <w:t>28</w:t>
            </w:r>
            <w:r>
              <w:rPr>
                <w:noProof/>
                <w:webHidden/>
              </w:rPr>
              <w:fldChar w:fldCharType="end"/>
            </w:r>
          </w:hyperlink>
        </w:p>
        <w:p w14:paraId="4D965BAE" w14:textId="13F0097F"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58" w:history="1">
            <w:r w:rsidRPr="00D37F70">
              <w:rPr>
                <w:rStyle w:val="a7"/>
                <w:noProof/>
              </w:rPr>
              <w:t>5.5.</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58 \h </w:instrText>
            </w:r>
            <w:r>
              <w:rPr>
                <w:noProof/>
                <w:webHidden/>
              </w:rPr>
            </w:r>
            <w:r>
              <w:rPr>
                <w:noProof/>
                <w:webHidden/>
              </w:rPr>
              <w:fldChar w:fldCharType="separate"/>
            </w:r>
            <w:r>
              <w:rPr>
                <w:noProof/>
                <w:webHidden/>
              </w:rPr>
              <w:t>30</w:t>
            </w:r>
            <w:r>
              <w:rPr>
                <w:noProof/>
                <w:webHidden/>
              </w:rPr>
              <w:fldChar w:fldCharType="end"/>
            </w:r>
          </w:hyperlink>
        </w:p>
        <w:p w14:paraId="1C47F3BC" w14:textId="7203D55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9" w:history="1">
            <w:r w:rsidRPr="00D37F70">
              <w:rPr>
                <w:rStyle w:val="a7"/>
                <w:noProof/>
              </w:rPr>
              <w:t>5.5.1.</w:t>
            </w:r>
            <w:r>
              <w:rPr>
                <w:rFonts w:asciiTheme="minorHAnsi" w:eastAsiaTheme="minorEastAsia" w:hAnsiTheme="minorHAnsi" w:cstheme="minorBidi"/>
                <w:noProof/>
                <w:sz w:val="22"/>
                <w:szCs w:val="22"/>
              </w:rPr>
              <w:tab/>
            </w:r>
            <w:r w:rsidRPr="00D37F70">
              <w:rPr>
                <w:rStyle w:val="a7"/>
                <w:noProof/>
              </w:rPr>
              <w:t>Конфокальная микроскопия сокультивированных клеток</w:t>
            </w:r>
            <w:r>
              <w:rPr>
                <w:noProof/>
                <w:webHidden/>
              </w:rPr>
              <w:tab/>
            </w:r>
            <w:r>
              <w:rPr>
                <w:noProof/>
                <w:webHidden/>
              </w:rPr>
              <w:fldChar w:fldCharType="begin"/>
            </w:r>
            <w:r>
              <w:rPr>
                <w:noProof/>
                <w:webHidden/>
              </w:rPr>
              <w:instrText xml:space="preserve"> PAGEREF _Toc125154159 \h </w:instrText>
            </w:r>
            <w:r>
              <w:rPr>
                <w:noProof/>
                <w:webHidden/>
              </w:rPr>
            </w:r>
            <w:r>
              <w:rPr>
                <w:noProof/>
                <w:webHidden/>
              </w:rPr>
              <w:fldChar w:fldCharType="separate"/>
            </w:r>
            <w:r>
              <w:rPr>
                <w:noProof/>
                <w:webHidden/>
              </w:rPr>
              <w:t>30</w:t>
            </w:r>
            <w:r>
              <w:rPr>
                <w:noProof/>
                <w:webHidden/>
              </w:rPr>
              <w:fldChar w:fldCharType="end"/>
            </w:r>
          </w:hyperlink>
        </w:p>
        <w:p w14:paraId="0F5E3EC1" w14:textId="04FA9B2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0" w:history="1">
            <w:r w:rsidRPr="00D37F70">
              <w:rPr>
                <w:rStyle w:val="a7"/>
                <w:noProof/>
              </w:rPr>
              <w:t>5.5.2.</w:t>
            </w:r>
            <w:r>
              <w:rPr>
                <w:rFonts w:asciiTheme="minorHAnsi" w:eastAsiaTheme="minorEastAsia" w:hAnsiTheme="minorHAnsi" w:cstheme="minorBidi"/>
                <w:noProof/>
                <w:sz w:val="22"/>
                <w:szCs w:val="22"/>
              </w:rPr>
              <w:tab/>
            </w:r>
            <w:r w:rsidRPr="00D37F70">
              <w:rPr>
                <w:rStyle w:val="a7"/>
                <w:noProof/>
              </w:rPr>
              <w:t>rtPCR клеток</w:t>
            </w:r>
            <w:r>
              <w:rPr>
                <w:noProof/>
                <w:webHidden/>
              </w:rPr>
              <w:tab/>
            </w:r>
            <w:r>
              <w:rPr>
                <w:noProof/>
                <w:webHidden/>
              </w:rPr>
              <w:fldChar w:fldCharType="begin"/>
            </w:r>
            <w:r>
              <w:rPr>
                <w:noProof/>
                <w:webHidden/>
              </w:rPr>
              <w:instrText xml:space="preserve"> PAGEREF _Toc125154160 \h </w:instrText>
            </w:r>
            <w:r>
              <w:rPr>
                <w:noProof/>
                <w:webHidden/>
              </w:rPr>
            </w:r>
            <w:r>
              <w:rPr>
                <w:noProof/>
                <w:webHidden/>
              </w:rPr>
              <w:fldChar w:fldCharType="separate"/>
            </w:r>
            <w:r>
              <w:rPr>
                <w:noProof/>
                <w:webHidden/>
              </w:rPr>
              <w:t>30</w:t>
            </w:r>
            <w:r>
              <w:rPr>
                <w:noProof/>
                <w:webHidden/>
              </w:rPr>
              <w:fldChar w:fldCharType="end"/>
            </w:r>
          </w:hyperlink>
        </w:p>
        <w:p w14:paraId="2D9A2238" w14:textId="54E91EEE"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61" w:history="1">
            <w:r w:rsidRPr="00D37F70">
              <w:rPr>
                <w:rStyle w:val="a7"/>
                <w:noProof/>
              </w:rPr>
              <w:t>6.</w:t>
            </w:r>
            <w:r>
              <w:rPr>
                <w:rFonts w:asciiTheme="minorHAnsi" w:eastAsiaTheme="minorEastAsia" w:hAnsiTheme="minorHAnsi" w:cstheme="minorBidi"/>
                <w:noProof/>
                <w:sz w:val="22"/>
                <w:szCs w:val="22"/>
              </w:rPr>
              <w:tab/>
            </w:r>
            <w:r w:rsidRPr="00D37F70">
              <w:rPr>
                <w:rStyle w:val="a7"/>
                <w:noProof/>
              </w:rPr>
              <w:t>Результаты и обсуждение</w:t>
            </w:r>
            <w:r>
              <w:rPr>
                <w:noProof/>
                <w:webHidden/>
              </w:rPr>
              <w:tab/>
            </w:r>
            <w:r>
              <w:rPr>
                <w:noProof/>
                <w:webHidden/>
              </w:rPr>
              <w:fldChar w:fldCharType="begin"/>
            </w:r>
            <w:r>
              <w:rPr>
                <w:noProof/>
                <w:webHidden/>
              </w:rPr>
              <w:instrText xml:space="preserve"> PAGEREF _Toc125154161 \h </w:instrText>
            </w:r>
            <w:r>
              <w:rPr>
                <w:noProof/>
                <w:webHidden/>
              </w:rPr>
            </w:r>
            <w:r>
              <w:rPr>
                <w:noProof/>
                <w:webHidden/>
              </w:rPr>
              <w:fldChar w:fldCharType="separate"/>
            </w:r>
            <w:r>
              <w:rPr>
                <w:noProof/>
                <w:webHidden/>
              </w:rPr>
              <w:t>32</w:t>
            </w:r>
            <w:r>
              <w:rPr>
                <w:noProof/>
                <w:webHidden/>
              </w:rPr>
              <w:fldChar w:fldCharType="end"/>
            </w:r>
          </w:hyperlink>
        </w:p>
        <w:p w14:paraId="0D1F895A" w14:textId="1D13234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2" w:history="1">
            <w:r w:rsidRPr="00D37F70">
              <w:rPr>
                <w:rStyle w:val="a7"/>
                <w:noProof/>
              </w:rPr>
              <w:t>6.1.</w:t>
            </w:r>
            <w:r>
              <w:rPr>
                <w:rFonts w:asciiTheme="minorHAnsi" w:eastAsiaTheme="minorEastAsia" w:hAnsiTheme="minorHAnsi" w:cstheme="minorBidi"/>
                <w:noProof/>
                <w:sz w:val="22"/>
                <w:szCs w:val="22"/>
              </w:rPr>
              <w:tab/>
            </w:r>
            <w:r w:rsidRPr="00D37F70">
              <w:rPr>
                <w:rStyle w:val="a7"/>
                <w:noProof/>
              </w:rPr>
              <w:t>Конструкция первичного молда и изготовление вторичного</w:t>
            </w:r>
            <w:r>
              <w:rPr>
                <w:noProof/>
                <w:webHidden/>
              </w:rPr>
              <w:tab/>
            </w:r>
            <w:r>
              <w:rPr>
                <w:noProof/>
                <w:webHidden/>
              </w:rPr>
              <w:fldChar w:fldCharType="begin"/>
            </w:r>
            <w:r>
              <w:rPr>
                <w:noProof/>
                <w:webHidden/>
              </w:rPr>
              <w:instrText xml:space="preserve"> PAGEREF _Toc125154162 \h </w:instrText>
            </w:r>
            <w:r>
              <w:rPr>
                <w:noProof/>
                <w:webHidden/>
              </w:rPr>
            </w:r>
            <w:r>
              <w:rPr>
                <w:noProof/>
                <w:webHidden/>
              </w:rPr>
              <w:fldChar w:fldCharType="separate"/>
            </w:r>
            <w:r>
              <w:rPr>
                <w:noProof/>
                <w:webHidden/>
              </w:rPr>
              <w:t>32</w:t>
            </w:r>
            <w:r>
              <w:rPr>
                <w:noProof/>
                <w:webHidden/>
              </w:rPr>
              <w:fldChar w:fldCharType="end"/>
            </w:r>
          </w:hyperlink>
        </w:p>
        <w:p w14:paraId="0DE4EE5B" w14:textId="19320F8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3" w:history="1">
            <w:r w:rsidRPr="00D37F70">
              <w:rPr>
                <w:rStyle w:val="a7"/>
                <w:noProof/>
              </w:rPr>
              <w:t>6.2.</w:t>
            </w:r>
            <w:r>
              <w:rPr>
                <w:rFonts w:asciiTheme="minorHAnsi" w:eastAsiaTheme="minorEastAsia" w:hAnsiTheme="minorHAnsi" w:cstheme="minorBidi"/>
                <w:noProof/>
                <w:sz w:val="22"/>
                <w:szCs w:val="22"/>
              </w:rPr>
              <w:tab/>
            </w:r>
            <w:r w:rsidRPr="00D37F70">
              <w:rPr>
                <w:rStyle w:val="a7"/>
                <w:noProof/>
              </w:rPr>
              <w:t>Изготовление мембраны</w:t>
            </w:r>
            <w:r>
              <w:rPr>
                <w:noProof/>
                <w:webHidden/>
              </w:rPr>
              <w:tab/>
            </w:r>
            <w:r>
              <w:rPr>
                <w:noProof/>
                <w:webHidden/>
              </w:rPr>
              <w:fldChar w:fldCharType="begin"/>
            </w:r>
            <w:r>
              <w:rPr>
                <w:noProof/>
                <w:webHidden/>
              </w:rPr>
              <w:instrText xml:space="preserve"> PAGEREF _Toc125154163 \h </w:instrText>
            </w:r>
            <w:r>
              <w:rPr>
                <w:noProof/>
                <w:webHidden/>
              </w:rPr>
            </w:r>
            <w:r>
              <w:rPr>
                <w:noProof/>
                <w:webHidden/>
              </w:rPr>
              <w:fldChar w:fldCharType="separate"/>
            </w:r>
            <w:r>
              <w:rPr>
                <w:noProof/>
                <w:webHidden/>
              </w:rPr>
              <w:t>34</w:t>
            </w:r>
            <w:r>
              <w:rPr>
                <w:noProof/>
                <w:webHidden/>
              </w:rPr>
              <w:fldChar w:fldCharType="end"/>
            </w:r>
          </w:hyperlink>
        </w:p>
        <w:p w14:paraId="2298D66D" w14:textId="4599FAA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4" w:history="1">
            <w:r w:rsidRPr="00D37F70">
              <w:rPr>
                <w:rStyle w:val="a7"/>
                <w:noProof/>
              </w:rPr>
              <w:t>6.2.1.</w:t>
            </w:r>
            <w:r>
              <w:rPr>
                <w:rFonts w:asciiTheme="minorHAnsi" w:eastAsiaTheme="minorEastAsia" w:hAnsiTheme="minorHAnsi" w:cstheme="minorBidi"/>
                <w:noProof/>
                <w:sz w:val="22"/>
                <w:szCs w:val="22"/>
              </w:rPr>
              <w:tab/>
            </w:r>
            <w:r w:rsidRPr="00D37F70">
              <w:rPr>
                <w:rStyle w:val="a7"/>
                <w:noProof/>
              </w:rPr>
              <w:t xml:space="preserve">Соотношение компонентов  </w:t>
            </w:r>
            <w:r w:rsidRPr="00D37F70">
              <w:rPr>
                <w:rStyle w:val="a7"/>
                <w:noProof/>
                <w:highlight w:val="yellow"/>
              </w:rPr>
              <w:t>[ВПИСАТЬ СЮДА ОБОЗНАЧЕНИЯ КОТОРЫЕ ИСПОЛЬЗУЮТСЯ ДАЛЬШЕ]</w:t>
            </w:r>
            <w:r>
              <w:rPr>
                <w:noProof/>
                <w:webHidden/>
              </w:rPr>
              <w:tab/>
            </w:r>
            <w:r>
              <w:rPr>
                <w:noProof/>
                <w:webHidden/>
              </w:rPr>
              <w:fldChar w:fldCharType="begin"/>
            </w:r>
            <w:r>
              <w:rPr>
                <w:noProof/>
                <w:webHidden/>
              </w:rPr>
              <w:instrText xml:space="preserve"> PAGEREF _Toc125154164 \h </w:instrText>
            </w:r>
            <w:r>
              <w:rPr>
                <w:noProof/>
                <w:webHidden/>
              </w:rPr>
            </w:r>
            <w:r>
              <w:rPr>
                <w:noProof/>
                <w:webHidden/>
              </w:rPr>
              <w:fldChar w:fldCharType="separate"/>
            </w:r>
            <w:r>
              <w:rPr>
                <w:noProof/>
                <w:webHidden/>
              </w:rPr>
              <w:t>34</w:t>
            </w:r>
            <w:r>
              <w:rPr>
                <w:noProof/>
                <w:webHidden/>
              </w:rPr>
              <w:fldChar w:fldCharType="end"/>
            </w:r>
          </w:hyperlink>
        </w:p>
        <w:p w14:paraId="5C66E45E" w14:textId="71FE839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5" w:history="1">
            <w:r w:rsidRPr="00D37F70">
              <w:rPr>
                <w:rStyle w:val="a7"/>
                <w:noProof/>
              </w:rPr>
              <w:t>6.2.2.</w:t>
            </w:r>
            <w:r>
              <w:rPr>
                <w:rFonts w:asciiTheme="minorHAnsi" w:eastAsiaTheme="minorEastAsia" w:hAnsiTheme="minorHAnsi" w:cstheme="minorBidi"/>
                <w:noProof/>
                <w:sz w:val="22"/>
                <w:szCs w:val="22"/>
              </w:rPr>
              <w:tab/>
            </w:r>
            <w:r w:rsidRPr="00D37F70">
              <w:rPr>
                <w:rStyle w:val="a7"/>
                <w:noProof/>
              </w:rPr>
              <w:t>Глутаральдегидная коньюгация</w:t>
            </w:r>
            <w:r>
              <w:rPr>
                <w:noProof/>
                <w:webHidden/>
              </w:rPr>
              <w:tab/>
            </w:r>
            <w:r>
              <w:rPr>
                <w:noProof/>
                <w:webHidden/>
              </w:rPr>
              <w:fldChar w:fldCharType="begin"/>
            </w:r>
            <w:r>
              <w:rPr>
                <w:noProof/>
                <w:webHidden/>
              </w:rPr>
              <w:instrText xml:space="preserve"> PAGEREF _Toc125154165 \h </w:instrText>
            </w:r>
            <w:r>
              <w:rPr>
                <w:noProof/>
                <w:webHidden/>
              </w:rPr>
            </w:r>
            <w:r>
              <w:rPr>
                <w:noProof/>
                <w:webHidden/>
              </w:rPr>
              <w:fldChar w:fldCharType="separate"/>
            </w:r>
            <w:r>
              <w:rPr>
                <w:noProof/>
                <w:webHidden/>
              </w:rPr>
              <w:t>34</w:t>
            </w:r>
            <w:r>
              <w:rPr>
                <w:noProof/>
                <w:webHidden/>
              </w:rPr>
              <w:fldChar w:fldCharType="end"/>
            </w:r>
          </w:hyperlink>
        </w:p>
        <w:p w14:paraId="7253E301" w14:textId="468BF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6" w:history="1">
            <w:r w:rsidRPr="00D37F70">
              <w:rPr>
                <w:rStyle w:val="a7"/>
                <w:noProof/>
              </w:rPr>
              <w:t>6.2.3.</w:t>
            </w:r>
            <w:r>
              <w:rPr>
                <w:rFonts w:asciiTheme="minorHAnsi" w:eastAsiaTheme="minorEastAsia" w:hAnsiTheme="minorHAnsi" w:cstheme="minorBidi"/>
                <w:noProof/>
                <w:sz w:val="22"/>
                <w:szCs w:val="22"/>
              </w:rPr>
              <w:tab/>
            </w:r>
            <w:r w:rsidRPr="00D37F70">
              <w:rPr>
                <w:rStyle w:val="a7"/>
                <w:noProof/>
              </w:rPr>
              <w:t>EDC коньюгация</w:t>
            </w:r>
            <w:r>
              <w:rPr>
                <w:noProof/>
                <w:webHidden/>
              </w:rPr>
              <w:tab/>
            </w:r>
            <w:r>
              <w:rPr>
                <w:noProof/>
                <w:webHidden/>
              </w:rPr>
              <w:fldChar w:fldCharType="begin"/>
            </w:r>
            <w:r>
              <w:rPr>
                <w:noProof/>
                <w:webHidden/>
              </w:rPr>
              <w:instrText xml:space="preserve"> PAGEREF _Toc125154166 \h </w:instrText>
            </w:r>
            <w:r>
              <w:rPr>
                <w:noProof/>
                <w:webHidden/>
              </w:rPr>
            </w:r>
            <w:r>
              <w:rPr>
                <w:noProof/>
                <w:webHidden/>
              </w:rPr>
              <w:fldChar w:fldCharType="separate"/>
            </w:r>
            <w:r>
              <w:rPr>
                <w:noProof/>
                <w:webHidden/>
              </w:rPr>
              <w:t>36</w:t>
            </w:r>
            <w:r>
              <w:rPr>
                <w:noProof/>
                <w:webHidden/>
              </w:rPr>
              <w:fldChar w:fldCharType="end"/>
            </w:r>
          </w:hyperlink>
        </w:p>
        <w:p w14:paraId="17389D0B" w14:textId="28BF7A2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7" w:history="1">
            <w:r w:rsidRPr="00D37F70">
              <w:rPr>
                <w:rStyle w:val="a7"/>
                <w:noProof/>
              </w:rPr>
              <w:t>6.2.4.</w:t>
            </w:r>
            <w:r>
              <w:rPr>
                <w:rFonts w:asciiTheme="minorHAnsi" w:eastAsiaTheme="minorEastAsia" w:hAnsiTheme="minorHAnsi" w:cstheme="minorBidi"/>
                <w:noProof/>
                <w:sz w:val="22"/>
                <w:szCs w:val="22"/>
              </w:rPr>
              <w:tab/>
            </w:r>
            <w:r w:rsidRPr="00D37F70">
              <w:rPr>
                <w:rStyle w:val="a7"/>
                <w:noProof/>
              </w:rPr>
              <w:t>Процесс изготовления мембраны</w:t>
            </w:r>
            <w:r>
              <w:rPr>
                <w:noProof/>
                <w:webHidden/>
              </w:rPr>
              <w:tab/>
            </w:r>
            <w:r>
              <w:rPr>
                <w:noProof/>
                <w:webHidden/>
              </w:rPr>
              <w:fldChar w:fldCharType="begin"/>
            </w:r>
            <w:r>
              <w:rPr>
                <w:noProof/>
                <w:webHidden/>
              </w:rPr>
              <w:instrText xml:space="preserve"> PAGEREF _Toc125154167 \h </w:instrText>
            </w:r>
            <w:r>
              <w:rPr>
                <w:noProof/>
                <w:webHidden/>
              </w:rPr>
            </w:r>
            <w:r>
              <w:rPr>
                <w:noProof/>
                <w:webHidden/>
              </w:rPr>
              <w:fldChar w:fldCharType="separate"/>
            </w:r>
            <w:r>
              <w:rPr>
                <w:noProof/>
                <w:webHidden/>
              </w:rPr>
              <w:t>39</w:t>
            </w:r>
            <w:r>
              <w:rPr>
                <w:noProof/>
                <w:webHidden/>
              </w:rPr>
              <w:fldChar w:fldCharType="end"/>
            </w:r>
          </w:hyperlink>
        </w:p>
        <w:p w14:paraId="71ED7640" w14:textId="78B7EFB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8" w:history="1">
            <w:r w:rsidRPr="00D37F70">
              <w:rPr>
                <w:rStyle w:val="a7"/>
                <w:noProof/>
              </w:rPr>
              <w:t>6.2.5.</w:t>
            </w:r>
            <w:r>
              <w:rPr>
                <w:rFonts w:asciiTheme="minorHAnsi" w:eastAsiaTheme="minorEastAsia" w:hAnsiTheme="minorHAnsi" w:cstheme="minorBidi"/>
                <w:noProof/>
                <w:sz w:val="22"/>
                <w:szCs w:val="22"/>
              </w:rPr>
              <w:tab/>
            </w:r>
            <w:r w:rsidRPr="00D37F70">
              <w:rPr>
                <w:rStyle w:val="a7"/>
                <w:noProof/>
              </w:rPr>
              <w:t>Полимеризация и отделение мембраны от молда</w:t>
            </w:r>
            <w:r>
              <w:rPr>
                <w:noProof/>
                <w:webHidden/>
              </w:rPr>
              <w:tab/>
            </w:r>
            <w:r>
              <w:rPr>
                <w:noProof/>
                <w:webHidden/>
              </w:rPr>
              <w:fldChar w:fldCharType="begin"/>
            </w:r>
            <w:r>
              <w:rPr>
                <w:noProof/>
                <w:webHidden/>
              </w:rPr>
              <w:instrText xml:space="preserve"> PAGEREF _Toc125154168 \h </w:instrText>
            </w:r>
            <w:r>
              <w:rPr>
                <w:noProof/>
                <w:webHidden/>
              </w:rPr>
            </w:r>
            <w:r>
              <w:rPr>
                <w:noProof/>
                <w:webHidden/>
              </w:rPr>
              <w:fldChar w:fldCharType="separate"/>
            </w:r>
            <w:r>
              <w:rPr>
                <w:noProof/>
                <w:webHidden/>
              </w:rPr>
              <w:t>39</w:t>
            </w:r>
            <w:r>
              <w:rPr>
                <w:noProof/>
                <w:webHidden/>
              </w:rPr>
              <w:fldChar w:fldCharType="end"/>
            </w:r>
          </w:hyperlink>
        </w:p>
        <w:p w14:paraId="3DDE6B7D" w14:textId="6A50C38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9" w:history="1">
            <w:r w:rsidRPr="00D37F70">
              <w:rPr>
                <w:rStyle w:val="a7"/>
                <w:noProof/>
              </w:rPr>
              <w:t>6.3.</w:t>
            </w:r>
            <w:r>
              <w:rPr>
                <w:rFonts w:asciiTheme="minorHAnsi" w:eastAsiaTheme="minorEastAsia" w:hAnsiTheme="minorHAnsi" w:cstheme="minorBidi"/>
                <w:noProof/>
                <w:sz w:val="22"/>
                <w:szCs w:val="22"/>
              </w:rPr>
              <w:tab/>
            </w:r>
            <w:r w:rsidRPr="00D37F70">
              <w:rPr>
                <w:rStyle w:val="a7"/>
                <w:noProof/>
              </w:rPr>
              <w:t>Влияние технологии 3</w:t>
            </w:r>
            <w:r w:rsidRPr="00D37F70">
              <w:rPr>
                <w:rStyle w:val="a7"/>
                <w:noProof/>
                <w:lang w:val="en-US"/>
              </w:rPr>
              <w:t>d</w:t>
            </w:r>
            <w:r w:rsidRPr="00D37F70">
              <w:rPr>
                <w:rStyle w:val="a7"/>
                <w:noProof/>
              </w:rPr>
              <w:t xml:space="preserve"> печати на мембрану</w:t>
            </w:r>
            <w:r>
              <w:rPr>
                <w:noProof/>
                <w:webHidden/>
              </w:rPr>
              <w:tab/>
            </w:r>
            <w:r>
              <w:rPr>
                <w:noProof/>
                <w:webHidden/>
              </w:rPr>
              <w:fldChar w:fldCharType="begin"/>
            </w:r>
            <w:r>
              <w:rPr>
                <w:noProof/>
                <w:webHidden/>
              </w:rPr>
              <w:instrText xml:space="preserve"> PAGEREF _Toc125154169 \h </w:instrText>
            </w:r>
            <w:r>
              <w:rPr>
                <w:noProof/>
                <w:webHidden/>
              </w:rPr>
            </w:r>
            <w:r>
              <w:rPr>
                <w:noProof/>
                <w:webHidden/>
              </w:rPr>
              <w:fldChar w:fldCharType="separate"/>
            </w:r>
            <w:r>
              <w:rPr>
                <w:noProof/>
                <w:webHidden/>
              </w:rPr>
              <w:t>40</w:t>
            </w:r>
            <w:r>
              <w:rPr>
                <w:noProof/>
                <w:webHidden/>
              </w:rPr>
              <w:fldChar w:fldCharType="end"/>
            </w:r>
          </w:hyperlink>
        </w:p>
        <w:p w14:paraId="18CE662A" w14:textId="63582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0" w:history="1">
            <w:r w:rsidRPr="00D37F70">
              <w:rPr>
                <w:rStyle w:val="a7"/>
                <w:noProof/>
              </w:rPr>
              <w:t>6.3.1.</w:t>
            </w:r>
            <w:r>
              <w:rPr>
                <w:rFonts w:asciiTheme="minorHAnsi" w:eastAsiaTheme="minorEastAsia" w:hAnsiTheme="minorHAnsi" w:cstheme="minorBidi"/>
                <w:noProof/>
                <w:sz w:val="22"/>
                <w:szCs w:val="22"/>
              </w:rPr>
              <w:tab/>
            </w:r>
            <w:r w:rsidRPr="00D37F70">
              <w:rPr>
                <w:rStyle w:val="a7"/>
                <w:noProof/>
              </w:rPr>
              <w:t>FDM технология</w:t>
            </w:r>
            <w:r>
              <w:rPr>
                <w:noProof/>
                <w:webHidden/>
              </w:rPr>
              <w:tab/>
            </w:r>
            <w:r>
              <w:rPr>
                <w:noProof/>
                <w:webHidden/>
              </w:rPr>
              <w:fldChar w:fldCharType="begin"/>
            </w:r>
            <w:r>
              <w:rPr>
                <w:noProof/>
                <w:webHidden/>
              </w:rPr>
              <w:instrText xml:space="preserve"> PAGEREF _Toc125154170 \h </w:instrText>
            </w:r>
            <w:r>
              <w:rPr>
                <w:noProof/>
                <w:webHidden/>
              </w:rPr>
            </w:r>
            <w:r>
              <w:rPr>
                <w:noProof/>
                <w:webHidden/>
              </w:rPr>
              <w:fldChar w:fldCharType="separate"/>
            </w:r>
            <w:r>
              <w:rPr>
                <w:noProof/>
                <w:webHidden/>
              </w:rPr>
              <w:t>41</w:t>
            </w:r>
            <w:r>
              <w:rPr>
                <w:noProof/>
                <w:webHidden/>
              </w:rPr>
              <w:fldChar w:fldCharType="end"/>
            </w:r>
          </w:hyperlink>
        </w:p>
        <w:p w14:paraId="4132253C" w14:textId="2C52CAA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1" w:history="1">
            <w:r w:rsidRPr="00D37F70">
              <w:rPr>
                <w:rStyle w:val="a7"/>
                <w:noProof/>
              </w:rPr>
              <w:t>6.3.2.</w:t>
            </w:r>
            <w:r>
              <w:rPr>
                <w:rFonts w:asciiTheme="minorHAnsi" w:eastAsiaTheme="minorEastAsia" w:hAnsiTheme="minorHAnsi" w:cstheme="minorBidi"/>
                <w:noProof/>
                <w:sz w:val="22"/>
                <w:szCs w:val="22"/>
              </w:rPr>
              <w:tab/>
            </w:r>
            <w:r w:rsidRPr="00D37F70">
              <w:rPr>
                <w:rStyle w:val="a7"/>
                <w:noProof/>
              </w:rPr>
              <w:t>MSLA технология</w:t>
            </w:r>
            <w:r>
              <w:rPr>
                <w:noProof/>
                <w:webHidden/>
              </w:rPr>
              <w:tab/>
            </w:r>
            <w:r>
              <w:rPr>
                <w:noProof/>
                <w:webHidden/>
              </w:rPr>
              <w:fldChar w:fldCharType="begin"/>
            </w:r>
            <w:r>
              <w:rPr>
                <w:noProof/>
                <w:webHidden/>
              </w:rPr>
              <w:instrText xml:space="preserve"> PAGEREF _Toc125154171 \h </w:instrText>
            </w:r>
            <w:r>
              <w:rPr>
                <w:noProof/>
                <w:webHidden/>
              </w:rPr>
            </w:r>
            <w:r>
              <w:rPr>
                <w:noProof/>
                <w:webHidden/>
              </w:rPr>
              <w:fldChar w:fldCharType="separate"/>
            </w:r>
            <w:r>
              <w:rPr>
                <w:noProof/>
                <w:webHidden/>
              </w:rPr>
              <w:t>42</w:t>
            </w:r>
            <w:r>
              <w:rPr>
                <w:noProof/>
                <w:webHidden/>
              </w:rPr>
              <w:fldChar w:fldCharType="end"/>
            </w:r>
          </w:hyperlink>
        </w:p>
        <w:p w14:paraId="3BCB4FAE" w14:textId="16751B30"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2" w:history="1">
            <w:r w:rsidRPr="00D37F70">
              <w:rPr>
                <w:rStyle w:val="a7"/>
                <w:noProof/>
              </w:rPr>
              <w:t>6.3.2.1.</w:t>
            </w:r>
            <w:r>
              <w:rPr>
                <w:rFonts w:asciiTheme="minorHAnsi" w:eastAsiaTheme="minorEastAsia" w:hAnsiTheme="minorHAnsi" w:cstheme="minorBidi"/>
                <w:noProof/>
                <w:sz w:val="22"/>
                <w:szCs w:val="22"/>
              </w:rPr>
              <w:tab/>
            </w:r>
            <w:r w:rsidRPr="00D37F70">
              <w:rPr>
                <w:rStyle w:val="a7"/>
                <w:noProof/>
              </w:rPr>
              <w:t>Микрорельеф</w:t>
            </w:r>
            <w:r>
              <w:rPr>
                <w:noProof/>
                <w:webHidden/>
              </w:rPr>
              <w:tab/>
            </w:r>
            <w:r>
              <w:rPr>
                <w:noProof/>
                <w:webHidden/>
              </w:rPr>
              <w:fldChar w:fldCharType="begin"/>
            </w:r>
            <w:r>
              <w:rPr>
                <w:noProof/>
                <w:webHidden/>
              </w:rPr>
              <w:instrText xml:space="preserve"> PAGEREF _Toc125154172 \h </w:instrText>
            </w:r>
            <w:r>
              <w:rPr>
                <w:noProof/>
                <w:webHidden/>
              </w:rPr>
            </w:r>
            <w:r>
              <w:rPr>
                <w:noProof/>
                <w:webHidden/>
              </w:rPr>
              <w:fldChar w:fldCharType="separate"/>
            </w:r>
            <w:r>
              <w:rPr>
                <w:noProof/>
                <w:webHidden/>
              </w:rPr>
              <w:t>44</w:t>
            </w:r>
            <w:r>
              <w:rPr>
                <w:noProof/>
                <w:webHidden/>
              </w:rPr>
              <w:fldChar w:fldCharType="end"/>
            </w:r>
          </w:hyperlink>
        </w:p>
        <w:p w14:paraId="01BC9ABC" w14:textId="3143B7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3" w:history="1">
            <w:r w:rsidRPr="00D37F70">
              <w:rPr>
                <w:rStyle w:val="a7"/>
                <w:noProof/>
              </w:rPr>
              <w:t>6.3.2.2.</w:t>
            </w:r>
            <w:r>
              <w:rPr>
                <w:rFonts w:asciiTheme="minorHAnsi" w:eastAsiaTheme="minorEastAsia" w:hAnsiTheme="minorHAnsi" w:cstheme="minorBidi"/>
                <w:noProof/>
                <w:sz w:val="22"/>
                <w:szCs w:val="22"/>
              </w:rPr>
              <w:tab/>
            </w:r>
            <w:r w:rsidRPr="00D37F70">
              <w:rPr>
                <w:rStyle w:val="a7"/>
                <w:noProof/>
              </w:rPr>
              <w:t>Макрорельеф</w:t>
            </w:r>
            <w:r>
              <w:rPr>
                <w:noProof/>
                <w:webHidden/>
              </w:rPr>
              <w:tab/>
            </w:r>
            <w:r>
              <w:rPr>
                <w:noProof/>
                <w:webHidden/>
              </w:rPr>
              <w:fldChar w:fldCharType="begin"/>
            </w:r>
            <w:r>
              <w:rPr>
                <w:noProof/>
                <w:webHidden/>
              </w:rPr>
              <w:instrText xml:space="preserve"> PAGEREF _Toc125154173 \h </w:instrText>
            </w:r>
            <w:r>
              <w:rPr>
                <w:noProof/>
                <w:webHidden/>
              </w:rPr>
            </w:r>
            <w:r>
              <w:rPr>
                <w:noProof/>
                <w:webHidden/>
              </w:rPr>
              <w:fldChar w:fldCharType="separate"/>
            </w:r>
            <w:r>
              <w:rPr>
                <w:noProof/>
                <w:webHidden/>
              </w:rPr>
              <w:t>48</w:t>
            </w:r>
            <w:r>
              <w:rPr>
                <w:noProof/>
                <w:webHidden/>
              </w:rPr>
              <w:fldChar w:fldCharType="end"/>
            </w:r>
          </w:hyperlink>
        </w:p>
        <w:p w14:paraId="3B88CD94" w14:textId="134F3BAE" w:rsidR="00335D8E" w:rsidRDefault="00335D8E">
          <w:pPr>
            <w:pStyle w:val="51"/>
            <w:tabs>
              <w:tab w:val="left" w:pos="2080"/>
              <w:tab w:val="right" w:pos="9345"/>
            </w:tabs>
            <w:rPr>
              <w:rFonts w:asciiTheme="minorHAnsi" w:eastAsiaTheme="minorEastAsia" w:hAnsiTheme="minorHAnsi" w:cstheme="minorBidi"/>
              <w:noProof/>
              <w:sz w:val="22"/>
              <w:szCs w:val="22"/>
            </w:rPr>
          </w:pPr>
          <w:hyperlink w:anchor="_Toc125154174" w:history="1">
            <w:r w:rsidRPr="00D37F70">
              <w:rPr>
                <w:rStyle w:val="a7"/>
                <w:noProof/>
              </w:rPr>
              <w:t>6.3.2.2.1.</w:t>
            </w:r>
            <w:r>
              <w:rPr>
                <w:rFonts w:asciiTheme="minorHAnsi" w:eastAsiaTheme="minorEastAsia" w:hAnsiTheme="minorHAnsi" w:cstheme="minorBidi"/>
                <w:noProof/>
                <w:sz w:val="22"/>
                <w:szCs w:val="22"/>
              </w:rPr>
              <w:tab/>
            </w:r>
            <w:r w:rsidRPr="00D37F70">
              <w:rPr>
                <w:rStyle w:val="a7"/>
                <w:noProof/>
              </w:rPr>
              <w:t>Тест объекты</w:t>
            </w:r>
            <w:r>
              <w:rPr>
                <w:noProof/>
                <w:webHidden/>
              </w:rPr>
              <w:tab/>
            </w:r>
            <w:r>
              <w:rPr>
                <w:noProof/>
                <w:webHidden/>
              </w:rPr>
              <w:fldChar w:fldCharType="begin"/>
            </w:r>
            <w:r>
              <w:rPr>
                <w:noProof/>
                <w:webHidden/>
              </w:rPr>
              <w:instrText xml:space="preserve"> PAGEREF _Toc125154174 \h </w:instrText>
            </w:r>
            <w:r>
              <w:rPr>
                <w:noProof/>
                <w:webHidden/>
              </w:rPr>
            </w:r>
            <w:r>
              <w:rPr>
                <w:noProof/>
                <w:webHidden/>
              </w:rPr>
              <w:fldChar w:fldCharType="separate"/>
            </w:r>
            <w:r>
              <w:rPr>
                <w:noProof/>
                <w:webHidden/>
              </w:rPr>
              <w:t>48</w:t>
            </w:r>
            <w:r>
              <w:rPr>
                <w:noProof/>
                <w:webHidden/>
              </w:rPr>
              <w:fldChar w:fldCharType="end"/>
            </w:r>
          </w:hyperlink>
        </w:p>
        <w:p w14:paraId="0A4371DA" w14:textId="1DFD333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5" w:history="1">
            <w:r w:rsidRPr="00D37F70">
              <w:rPr>
                <w:rStyle w:val="a7"/>
                <w:noProof/>
              </w:rPr>
              <w:t>6.3.3.</w:t>
            </w:r>
            <w:r>
              <w:rPr>
                <w:rFonts w:asciiTheme="minorHAnsi" w:eastAsiaTheme="minorEastAsia" w:hAnsiTheme="minorHAnsi" w:cstheme="minorBidi"/>
                <w:noProof/>
                <w:sz w:val="22"/>
                <w:szCs w:val="22"/>
              </w:rPr>
              <w:tab/>
            </w:r>
            <w:r w:rsidRPr="00D37F70">
              <w:rPr>
                <w:rStyle w:val="a7"/>
                <w:noProof/>
              </w:rPr>
              <w:t>Магнитные свойства мембран</w:t>
            </w:r>
            <w:r>
              <w:rPr>
                <w:noProof/>
                <w:webHidden/>
              </w:rPr>
              <w:tab/>
            </w:r>
            <w:r>
              <w:rPr>
                <w:noProof/>
                <w:webHidden/>
              </w:rPr>
              <w:fldChar w:fldCharType="begin"/>
            </w:r>
            <w:r>
              <w:rPr>
                <w:noProof/>
                <w:webHidden/>
              </w:rPr>
              <w:instrText xml:space="preserve"> PAGEREF _Toc125154175 \h </w:instrText>
            </w:r>
            <w:r>
              <w:rPr>
                <w:noProof/>
                <w:webHidden/>
              </w:rPr>
            </w:r>
            <w:r>
              <w:rPr>
                <w:noProof/>
                <w:webHidden/>
              </w:rPr>
              <w:fldChar w:fldCharType="separate"/>
            </w:r>
            <w:r>
              <w:rPr>
                <w:noProof/>
                <w:webHidden/>
              </w:rPr>
              <w:t>54</w:t>
            </w:r>
            <w:r>
              <w:rPr>
                <w:noProof/>
                <w:webHidden/>
              </w:rPr>
              <w:fldChar w:fldCharType="end"/>
            </w:r>
          </w:hyperlink>
        </w:p>
        <w:p w14:paraId="58735C76" w14:textId="54B1A05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6" w:history="1">
            <w:r w:rsidRPr="00D37F70">
              <w:rPr>
                <w:rStyle w:val="a7"/>
                <w:noProof/>
              </w:rPr>
              <w:t>6.3.4.</w:t>
            </w:r>
            <w:r>
              <w:rPr>
                <w:rFonts w:asciiTheme="minorHAnsi" w:eastAsiaTheme="minorEastAsia" w:hAnsiTheme="minorHAnsi" w:cstheme="minorBidi"/>
                <w:noProof/>
                <w:sz w:val="22"/>
                <w:szCs w:val="22"/>
              </w:rPr>
              <w:tab/>
            </w:r>
            <w:r w:rsidRPr="00D37F70">
              <w:rPr>
                <w:rStyle w:val="a7"/>
                <w:noProof/>
              </w:rPr>
              <w:t>Магнитная система</w:t>
            </w:r>
            <w:r>
              <w:rPr>
                <w:noProof/>
                <w:webHidden/>
              </w:rPr>
              <w:tab/>
            </w:r>
            <w:r>
              <w:rPr>
                <w:noProof/>
                <w:webHidden/>
              </w:rPr>
              <w:fldChar w:fldCharType="begin"/>
            </w:r>
            <w:r>
              <w:rPr>
                <w:noProof/>
                <w:webHidden/>
              </w:rPr>
              <w:instrText xml:space="preserve"> PAGEREF _Toc125154176 \h </w:instrText>
            </w:r>
            <w:r>
              <w:rPr>
                <w:noProof/>
                <w:webHidden/>
              </w:rPr>
            </w:r>
            <w:r>
              <w:rPr>
                <w:noProof/>
                <w:webHidden/>
              </w:rPr>
              <w:fldChar w:fldCharType="separate"/>
            </w:r>
            <w:r>
              <w:rPr>
                <w:noProof/>
                <w:webHidden/>
              </w:rPr>
              <w:t>55</w:t>
            </w:r>
            <w:r>
              <w:rPr>
                <w:noProof/>
                <w:webHidden/>
              </w:rPr>
              <w:fldChar w:fldCharType="end"/>
            </w:r>
          </w:hyperlink>
        </w:p>
        <w:p w14:paraId="5CAEF168" w14:textId="64EBD79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7" w:history="1">
            <w:r w:rsidRPr="00D37F70">
              <w:rPr>
                <w:rStyle w:val="a7"/>
                <w:noProof/>
              </w:rPr>
              <w:t>6.3.5.</w:t>
            </w:r>
            <w:r>
              <w:rPr>
                <w:rFonts w:asciiTheme="minorHAnsi" w:eastAsiaTheme="minorEastAsia" w:hAnsiTheme="minorHAnsi" w:cstheme="minorBidi"/>
                <w:noProof/>
                <w:sz w:val="22"/>
                <w:szCs w:val="22"/>
              </w:rPr>
              <w:tab/>
            </w:r>
            <w:r w:rsidRPr="00D37F70">
              <w:rPr>
                <w:rStyle w:val="a7"/>
                <w:noProof/>
              </w:rPr>
              <w:t>Холдер для удерживания не магнитных мембран</w:t>
            </w:r>
            <w:r>
              <w:rPr>
                <w:noProof/>
                <w:webHidden/>
              </w:rPr>
              <w:tab/>
            </w:r>
            <w:r>
              <w:rPr>
                <w:noProof/>
                <w:webHidden/>
              </w:rPr>
              <w:fldChar w:fldCharType="begin"/>
            </w:r>
            <w:r>
              <w:rPr>
                <w:noProof/>
                <w:webHidden/>
              </w:rPr>
              <w:instrText xml:space="preserve"> PAGEREF _Toc125154177 \h </w:instrText>
            </w:r>
            <w:r>
              <w:rPr>
                <w:noProof/>
                <w:webHidden/>
              </w:rPr>
            </w:r>
            <w:r>
              <w:rPr>
                <w:noProof/>
                <w:webHidden/>
              </w:rPr>
              <w:fldChar w:fldCharType="separate"/>
            </w:r>
            <w:r>
              <w:rPr>
                <w:noProof/>
                <w:webHidden/>
              </w:rPr>
              <w:t>56</w:t>
            </w:r>
            <w:r>
              <w:rPr>
                <w:noProof/>
                <w:webHidden/>
              </w:rPr>
              <w:fldChar w:fldCharType="end"/>
            </w:r>
          </w:hyperlink>
        </w:p>
        <w:p w14:paraId="3E701B1E" w14:textId="196AF7E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8" w:history="1">
            <w:r w:rsidRPr="00D37F70">
              <w:rPr>
                <w:rStyle w:val="a7"/>
                <w:noProof/>
              </w:rPr>
              <w:t>6.3.6.</w:t>
            </w:r>
            <w:r>
              <w:rPr>
                <w:rFonts w:asciiTheme="minorHAnsi" w:eastAsiaTheme="minorEastAsia" w:hAnsiTheme="minorHAnsi" w:cstheme="minorBidi"/>
                <w:noProof/>
                <w:sz w:val="22"/>
                <w:szCs w:val="22"/>
              </w:rPr>
              <w:tab/>
            </w:r>
            <w:r w:rsidRPr="00D37F70">
              <w:rPr>
                <w:rStyle w:val="a7"/>
                <w:noProof/>
              </w:rPr>
              <w:t>Проницаемость мембран</w:t>
            </w:r>
            <w:r>
              <w:rPr>
                <w:noProof/>
                <w:webHidden/>
              </w:rPr>
              <w:tab/>
            </w:r>
            <w:r>
              <w:rPr>
                <w:noProof/>
                <w:webHidden/>
              </w:rPr>
              <w:fldChar w:fldCharType="begin"/>
            </w:r>
            <w:r>
              <w:rPr>
                <w:noProof/>
                <w:webHidden/>
              </w:rPr>
              <w:instrText xml:space="preserve"> PAGEREF _Toc125154178 \h </w:instrText>
            </w:r>
            <w:r>
              <w:rPr>
                <w:noProof/>
                <w:webHidden/>
              </w:rPr>
            </w:r>
            <w:r>
              <w:rPr>
                <w:noProof/>
                <w:webHidden/>
              </w:rPr>
              <w:fldChar w:fldCharType="separate"/>
            </w:r>
            <w:r>
              <w:rPr>
                <w:noProof/>
                <w:webHidden/>
              </w:rPr>
              <w:t>58</w:t>
            </w:r>
            <w:r>
              <w:rPr>
                <w:noProof/>
                <w:webHidden/>
              </w:rPr>
              <w:fldChar w:fldCharType="end"/>
            </w:r>
          </w:hyperlink>
        </w:p>
        <w:p w14:paraId="6DCD1CCC" w14:textId="76E8F4A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79" w:history="1">
            <w:r w:rsidRPr="00D37F70">
              <w:rPr>
                <w:rStyle w:val="a7"/>
                <w:noProof/>
              </w:rPr>
              <w:t>6.4.</w:t>
            </w:r>
            <w:r>
              <w:rPr>
                <w:rFonts w:asciiTheme="minorHAnsi" w:eastAsiaTheme="minorEastAsia" w:hAnsiTheme="minorHAnsi" w:cstheme="minorBidi"/>
                <w:noProof/>
                <w:sz w:val="22"/>
                <w:szCs w:val="22"/>
              </w:rPr>
              <w:tab/>
            </w:r>
            <w:r w:rsidRPr="00D37F70">
              <w:rPr>
                <w:rStyle w:val="a7"/>
                <w:noProof/>
              </w:rPr>
              <w:t>Культивирование клеток на мембранах</w:t>
            </w:r>
            <w:r>
              <w:rPr>
                <w:noProof/>
                <w:webHidden/>
              </w:rPr>
              <w:tab/>
            </w:r>
            <w:r>
              <w:rPr>
                <w:noProof/>
                <w:webHidden/>
              </w:rPr>
              <w:fldChar w:fldCharType="begin"/>
            </w:r>
            <w:r>
              <w:rPr>
                <w:noProof/>
                <w:webHidden/>
              </w:rPr>
              <w:instrText xml:space="preserve"> PAGEREF _Toc125154179 \h </w:instrText>
            </w:r>
            <w:r>
              <w:rPr>
                <w:noProof/>
                <w:webHidden/>
              </w:rPr>
            </w:r>
            <w:r>
              <w:rPr>
                <w:noProof/>
                <w:webHidden/>
              </w:rPr>
              <w:fldChar w:fldCharType="separate"/>
            </w:r>
            <w:r>
              <w:rPr>
                <w:noProof/>
                <w:webHidden/>
              </w:rPr>
              <w:t>61</w:t>
            </w:r>
            <w:r>
              <w:rPr>
                <w:noProof/>
                <w:webHidden/>
              </w:rPr>
              <w:fldChar w:fldCharType="end"/>
            </w:r>
          </w:hyperlink>
        </w:p>
        <w:p w14:paraId="70D6A236" w14:textId="257C2D9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0" w:history="1">
            <w:r w:rsidRPr="00D37F70">
              <w:rPr>
                <w:rStyle w:val="a7"/>
                <w:noProof/>
              </w:rPr>
              <w:t>6.4.1.</w:t>
            </w:r>
            <w:r>
              <w:rPr>
                <w:rFonts w:asciiTheme="minorHAnsi" w:eastAsiaTheme="minorEastAsia" w:hAnsiTheme="minorHAnsi" w:cstheme="minorBidi"/>
                <w:noProof/>
                <w:sz w:val="22"/>
                <w:szCs w:val="22"/>
              </w:rPr>
              <w:tab/>
            </w:r>
            <w:r w:rsidRPr="00D37F70">
              <w:rPr>
                <w:rStyle w:val="a7"/>
                <w:noProof/>
              </w:rPr>
              <w:t>Рост клеток на мембране</w:t>
            </w:r>
            <w:r>
              <w:rPr>
                <w:noProof/>
                <w:webHidden/>
              </w:rPr>
              <w:tab/>
            </w:r>
            <w:r>
              <w:rPr>
                <w:noProof/>
                <w:webHidden/>
              </w:rPr>
              <w:fldChar w:fldCharType="begin"/>
            </w:r>
            <w:r>
              <w:rPr>
                <w:noProof/>
                <w:webHidden/>
              </w:rPr>
              <w:instrText xml:space="preserve"> PAGEREF _Toc125154180 \h </w:instrText>
            </w:r>
            <w:r>
              <w:rPr>
                <w:noProof/>
                <w:webHidden/>
              </w:rPr>
            </w:r>
            <w:r>
              <w:rPr>
                <w:noProof/>
                <w:webHidden/>
              </w:rPr>
              <w:fldChar w:fldCharType="separate"/>
            </w:r>
            <w:r>
              <w:rPr>
                <w:noProof/>
                <w:webHidden/>
              </w:rPr>
              <w:t>61</w:t>
            </w:r>
            <w:r>
              <w:rPr>
                <w:noProof/>
                <w:webHidden/>
              </w:rPr>
              <w:fldChar w:fldCharType="end"/>
            </w:r>
          </w:hyperlink>
        </w:p>
        <w:p w14:paraId="7519E53B" w14:textId="71B910E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1" w:history="1">
            <w:r w:rsidRPr="00D37F70">
              <w:rPr>
                <w:rStyle w:val="a7"/>
                <w:noProof/>
              </w:rPr>
              <w:t>6.4.2.</w:t>
            </w:r>
            <w:r>
              <w:rPr>
                <w:rFonts w:asciiTheme="minorHAnsi" w:eastAsiaTheme="minorEastAsia" w:hAnsiTheme="minorHAnsi" w:cstheme="minorBidi"/>
                <w:noProof/>
                <w:sz w:val="22"/>
                <w:szCs w:val="22"/>
              </w:rPr>
              <w:tab/>
            </w:r>
            <w:r w:rsidRPr="00D37F70">
              <w:rPr>
                <w:rStyle w:val="a7"/>
                <w:noProof/>
              </w:rPr>
              <w:t>Оценка жизнеспособности клеток при помощи МТТ теста</w:t>
            </w:r>
            <w:r>
              <w:rPr>
                <w:noProof/>
                <w:webHidden/>
              </w:rPr>
              <w:tab/>
            </w:r>
            <w:r>
              <w:rPr>
                <w:noProof/>
                <w:webHidden/>
              </w:rPr>
              <w:fldChar w:fldCharType="begin"/>
            </w:r>
            <w:r>
              <w:rPr>
                <w:noProof/>
                <w:webHidden/>
              </w:rPr>
              <w:instrText xml:space="preserve"> PAGEREF _Toc125154181 \h </w:instrText>
            </w:r>
            <w:r>
              <w:rPr>
                <w:noProof/>
                <w:webHidden/>
              </w:rPr>
            </w:r>
            <w:r>
              <w:rPr>
                <w:noProof/>
                <w:webHidden/>
              </w:rPr>
              <w:fldChar w:fldCharType="separate"/>
            </w:r>
            <w:r>
              <w:rPr>
                <w:noProof/>
                <w:webHidden/>
              </w:rPr>
              <w:t>61</w:t>
            </w:r>
            <w:r>
              <w:rPr>
                <w:noProof/>
                <w:webHidden/>
              </w:rPr>
              <w:fldChar w:fldCharType="end"/>
            </w:r>
          </w:hyperlink>
        </w:p>
        <w:p w14:paraId="7D7BECC2" w14:textId="4DB2094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2" w:history="1">
            <w:r w:rsidRPr="00D37F70">
              <w:rPr>
                <w:rStyle w:val="a7"/>
                <w:noProof/>
                <w:lang w:val="en-US"/>
              </w:rPr>
              <w:t>6.4.3.</w:t>
            </w:r>
            <w:r>
              <w:rPr>
                <w:rFonts w:asciiTheme="minorHAnsi" w:eastAsiaTheme="minorEastAsia" w:hAnsiTheme="minorHAnsi" w:cstheme="minorBidi"/>
                <w:noProof/>
                <w:sz w:val="22"/>
                <w:szCs w:val="22"/>
              </w:rPr>
              <w:tab/>
            </w:r>
            <w:r w:rsidRPr="00D37F70">
              <w:rPr>
                <w:rStyle w:val="a7"/>
                <w:noProof/>
              </w:rPr>
              <w:t>Отмывка мембран</w:t>
            </w:r>
            <w:r>
              <w:rPr>
                <w:noProof/>
                <w:webHidden/>
              </w:rPr>
              <w:tab/>
            </w:r>
            <w:r>
              <w:rPr>
                <w:noProof/>
                <w:webHidden/>
              </w:rPr>
              <w:fldChar w:fldCharType="begin"/>
            </w:r>
            <w:r>
              <w:rPr>
                <w:noProof/>
                <w:webHidden/>
              </w:rPr>
              <w:instrText xml:space="preserve"> PAGEREF _Toc125154182 \h </w:instrText>
            </w:r>
            <w:r>
              <w:rPr>
                <w:noProof/>
                <w:webHidden/>
              </w:rPr>
            </w:r>
            <w:r>
              <w:rPr>
                <w:noProof/>
                <w:webHidden/>
              </w:rPr>
              <w:fldChar w:fldCharType="separate"/>
            </w:r>
            <w:r>
              <w:rPr>
                <w:noProof/>
                <w:webHidden/>
              </w:rPr>
              <w:t>63</w:t>
            </w:r>
            <w:r>
              <w:rPr>
                <w:noProof/>
                <w:webHidden/>
              </w:rPr>
              <w:fldChar w:fldCharType="end"/>
            </w:r>
          </w:hyperlink>
        </w:p>
        <w:p w14:paraId="1636D713" w14:textId="66DA296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3" w:history="1">
            <w:r w:rsidRPr="00D37F70">
              <w:rPr>
                <w:rStyle w:val="a7"/>
                <w:noProof/>
              </w:rPr>
              <w:t>6.4.4.</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83 \h </w:instrText>
            </w:r>
            <w:r>
              <w:rPr>
                <w:noProof/>
                <w:webHidden/>
              </w:rPr>
            </w:r>
            <w:r>
              <w:rPr>
                <w:noProof/>
                <w:webHidden/>
              </w:rPr>
              <w:fldChar w:fldCharType="separate"/>
            </w:r>
            <w:r>
              <w:rPr>
                <w:noProof/>
                <w:webHidden/>
              </w:rPr>
              <w:t>65</w:t>
            </w:r>
            <w:r>
              <w:rPr>
                <w:noProof/>
                <w:webHidden/>
              </w:rPr>
              <w:fldChar w:fldCharType="end"/>
            </w:r>
          </w:hyperlink>
        </w:p>
        <w:p w14:paraId="50E5AC79" w14:textId="0870C2FC"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4" w:history="1">
            <w:r w:rsidRPr="00D37F70">
              <w:rPr>
                <w:rStyle w:val="a7"/>
                <w:noProof/>
              </w:rPr>
              <w:t>6.4.5.</w:t>
            </w:r>
            <w:r>
              <w:rPr>
                <w:rFonts w:asciiTheme="minorHAnsi" w:eastAsiaTheme="minorEastAsia" w:hAnsiTheme="minorHAnsi" w:cstheme="minorBidi"/>
                <w:noProof/>
                <w:sz w:val="22"/>
                <w:szCs w:val="22"/>
              </w:rPr>
              <w:tab/>
            </w:r>
            <w:r w:rsidRPr="00D37F70">
              <w:rPr>
                <w:rStyle w:val="a7"/>
                <w:noProof/>
              </w:rPr>
              <w:t>Гистологическое окрашивание мембран</w:t>
            </w:r>
            <w:r>
              <w:rPr>
                <w:noProof/>
                <w:webHidden/>
              </w:rPr>
              <w:tab/>
            </w:r>
            <w:r>
              <w:rPr>
                <w:noProof/>
                <w:webHidden/>
              </w:rPr>
              <w:fldChar w:fldCharType="begin"/>
            </w:r>
            <w:r>
              <w:rPr>
                <w:noProof/>
                <w:webHidden/>
              </w:rPr>
              <w:instrText xml:space="preserve"> PAGEREF _Toc125154184 \h </w:instrText>
            </w:r>
            <w:r>
              <w:rPr>
                <w:noProof/>
                <w:webHidden/>
              </w:rPr>
            </w:r>
            <w:r>
              <w:rPr>
                <w:noProof/>
                <w:webHidden/>
              </w:rPr>
              <w:fldChar w:fldCharType="separate"/>
            </w:r>
            <w:r>
              <w:rPr>
                <w:noProof/>
                <w:webHidden/>
              </w:rPr>
              <w:t>66</w:t>
            </w:r>
            <w:r>
              <w:rPr>
                <w:noProof/>
                <w:webHidden/>
              </w:rPr>
              <w:fldChar w:fldCharType="end"/>
            </w:r>
          </w:hyperlink>
        </w:p>
        <w:p w14:paraId="16167D1E" w14:textId="16CE5A4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5" w:history="1">
            <w:r w:rsidRPr="00D37F70">
              <w:rPr>
                <w:rStyle w:val="a7"/>
                <w:noProof/>
              </w:rPr>
              <w:t>6.4.6.</w:t>
            </w:r>
            <w:r>
              <w:rPr>
                <w:rFonts w:asciiTheme="minorHAnsi" w:eastAsiaTheme="minorEastAsia" w:hAnsiTheme="minorHAnsi" w:cstheme="minorBidi"/>
                <w:noProof/>
                <w:sz w:val="22"/>
                <w:szCs w:val="22"/>
              </w:rPr>
              <w:tab/>
            </w:r>
            <w:r w:rsidRPr="00D37F70">
              <w:rPr>
                <w:rStyle w:val="a7"/>
                <w:noProof/>
                <w:lang w:val="en-US"/>
              </w:rPr>
              <w:t>CLSM</w:t>
            </w:r>
            <w:r w:rsidRPr="00D37F70">
              <w:rPr>
                <w:rStyle w:val="a7"/>
                <w:noProof/>
              </w:rPr>
              <w:t xml:space="preserve"> исследование клеток на мембране</w:t>
            </w:r>
            <w:r>
              <w:rPr>
                <w:noProof/>
                <w:webHidden/>
              </w:rPr>
              <w:tab/>
            </w:r>
            <w:r>
              <w:rPr>
                <w:noProof/>
                <w:webHidden/>
              </w:rPr>
              <w:fldChar w:fldCharType="begin"/>
            </w:r>
            <w:r>
              <w:rPr>
                <w:noProof/>
                <w:webHidden/>
              </w:rPr>
              <w:instrText xml:space="preserve"> PAGEREF _Toc125154185 \h </w:instrText>
            </w:r>
            <w:r>
              <w:rPr>
                <w:noProof/>
                <w:webHidden/>
              </w:rPr>
            </w:r>
            <w:r>
              <w:rPr>
                <w:noProof/>
                <w:webHidden/>
              </w:rPr>
              <w:fldChar w:fldCharType="separate"/>
            </w:r>
            <w:r>
              <w:rPr>
                <w:noProof/>
                <w:webHidden/>
              </w:rPr>
              <w:t>66</w:t>
            </w:r>
            <w:r>
              <w:rPr>
                <w:noProof/>
                <w:webHidden/>
              </w:rPr>
              <w:fldChar w:fldCharType="end"/>
            </w:r>
          </w:hyperlink>
        </w:p>
        <w:p w14:paraId="77CAB599" w14:textId="00A9305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6" w:history="1">
            <w:r w:rsidRPr="00D37F70">
              <w:rPr>
                <w:rStyle w:val="a7"/>
                <w:noProof/>
              </w:rPr>
              <w:t>6.4.7.</w:t>
            </w:r>
            <w:r>
              <w:rPr>
                <w:rFonts w:asciiTheme="minorHAnsi" w:eastAsiaTheme="minorEastAsia" w:hAnsiTheme="minorHAnsi" w:cstheme="minorBidi"/>
                <w:noProof/>
                <w:sz w:val="22"/>
                <w:szCs w:val="22"/>
              </w:rPr>
              <w:tab/>
            </w:r>
            <w:r w:rsidRPr="00D37F70">
              <w:rPr>
                <w:rStyle w:val="a7"/>
                <w:noProof/>
              </w:rPr>
              <w:t xml:space="preserve">Исследование клеток на мембране при помощи </w:t>
            </w:r>
            <w:r w:rsidRPr="00D37F70">
              <w:rPr>
                <w:rStyle w:val="a7"/>
                <w:noProof/>
                <w:lang w:val="en-US"/>
              </w:rPr>
              <w:t>SEM</w:t>
            </w:r>
            <w:r>
              <w:rPr>
                <w:noProof/>
                <w:webHidden/>
              </w:rPr>
              <w:tab/>
            </w:r>
            <w:r>
              <w:rPr>
                <w:noProof/>
                <w:webHidden/>
              </w:rPr>
              <w:fldChar w:fldCharType="begin"/>
            </w:r>
            <w:r>
              <w:rPr>
                <w:noProof/>
                <w:webHidden/>
              </w:rPr>
              <w:instrText xml:space="preserve"> PAGEREF _Toc125154186 \h </w:instrText>
            </w:r>
            <w:r>
              <w:rPr>
                <w:noProof/>
                <w:webHidden/>
              </w:rPr>
            </w:r>
            <w:r>
              <w:rPr>
                <w:noProof/>
                <w:webHidden/>
              </w:rPr>
              <w:fldChar w:fldCharType="separate"/>
            </w:r>
            <w:r>
              <w:rPr>
                <w:noProof/>
                <w:webHidden/>
              </w:rPr>
              <w:t>69</w:t>
            </w:r>
            <w:r>
              <w:rPr>
                <w:noProof/>
                <w:webHidden/>
              </w:rPr>
              <w:fldChar w:fldCharType="end"/>
            </w:r>
          </w:hyperlink>
        </w:p>
        <w:p w14:paraId="36A59649" w14:textId="4685F27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7" w:history="1">
            <w:r w:rsidRPr="00D37F70">
              <w:rPr>
                <w:rStyle w:val="a7"/>
                <w:noProof/>
              </w:rPr>
              <w:t>6.4.8.</w:t>
            </w:r>
            <w:r>
              <w:rPr>
                <w:rFonts w:asciiTheme="minorHAnsi" w:eastAsiaTheme="minorEastAsia" w:hAnsiTheme="minorHAnsi" w:cstheme="minorBidi"/>
                <w:noProof/>
                <w:sz w:val="22"/>
                <w:szCs w:val="22"/>
              </w:rPr>
              <w:tab/>
            </w:r>
            <w:r w:rsidRPr="00D37F70">
              <w:rPr>
                <w:rStyle w:val="a7"/>
                <w:noProof/>
              </w:rPr>
              <w:t>Отличия во взаимодействии клеток с разными мембранами</w:t>
            </w:r>
            <w:r>
              <w:rPr>
                <w:noProof/>
                <w:webHidden/>
              </w:rPr>
              <w:tab/>
            </w:r>
            <w:r>
              <w:rPr>
                <w:noProof/>
                <w:webHidden/>
              </w:rPr>
              <w:fldChar w:fldCharType="begin"/>
            </w:r>
            <w:r>
              <w:rPr>
                <w:noProof/>
                <w:webHidden/>
              </w:rPr>
              <w:instrText xml:space="preserve"> PAGEREF _Toc125154187 \h </w:instrText>
            </w:r>
            <w:r>
              <w:rPr>
                <w:noProof/>
                <w:webHidden/>
              </w:rPr>
            </w:r>
            <w:r>
              <w:rPr>
                <w:noProof/>
                <w:webHidden/>
              </w:rPr>
              <w:fldChar w:fldCharType="separate"/>
            </w:r>
            <w:r>
              <w:rPr>
                <w:noProof/>
                <w:webHidden/>
              </w:rPr>
              <w:t>69</w:t>
            </w:r>
            <w:r>
              <w:rPr>
                <w:noProof/>
                <w:webHidden/>
              </w:rPr>
              <w:fldChar w:fldCharType="end"/>
            </w:r>
          </w:hyperlink>
        </w:p>
        <w:p w14:paraId="098330FC" w14:textId="6585B9B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8" w:history="1">
            <w:r w:rsidRPr="00D37F70">
              <w:rPr>
                <w:rStyle w:val="a7"/>
                <w:noProof/>
              </w:rPr>
              <w:t>6.4.9.</w:t>
            </w:r>
            <w:r>
              <w:rPr>
                <w:rFonts w:asciiTheme="minorHAnsi" w:eastAsiaTheme="minorEastAsia" w:hAnsiTheme="minorHAnsi" w:cstheme="minorBidi"/>
                <w:noProof/>
                <w:sz w:val="22"/>
                <w:szCs w:val="22"/>
              </w:rPr>
              <w:tab/>
            </w:r>
            <w:r w:rsidRPr="00D37F70">
              <w:rPr>
                <w:rStyle w:val="a7"/>
                <w:noProof/>
              </w:rPr>
              <w:t>Клеточные сфероиды на мембране</w:t>
            </w:r>
            <w:r>
              <w:rPr>
                <w:noProof/>
                <w:webHidden/>
              </w:rPr>
              <w:tab/>
            </w:r>
            <w:r>
              <w:rPr>
                <w:noProof/>
                <w:webHidden/>
              </w:rPr>
              <w:fldChar w:fldCharType="begin"/>
            </w:r>
            <w:r>
              <w:rPr>
                <w:noProof/>
                <w:webHidden/>
              </w:rPr>
              <w:instrText xml:space="preserve"> PAGEREF _Toc125154188 \h </w:instrText>
            </w:r>
            <w:r>
              <w:rPr>
                <w:noProof/>
                <w:webHidden/>
              </w:rPr>
            </w:r>
            <w:r>
              <w:rPr>
                <w:noProof/>
                <w:webHidden/>
              </w:rPr>
              <w:fldChar w:fldCharType="separate"/>
            </w:r>
            <w:r>
              <w:rPr>
                <w:noProof/>
                <w:webHidden/>
              </w:rPr>
              <w:t>69</w:t>
            </w:r>
            <w:r>
              <w:rPr>
                <w:noProof/>
                <w:webHidden/>
              </w:rPr>
              <w:fldChar w:fldCharType="end"/>
            </w:r>
          </w:hyperlink>
        </w:p>
        <w:p w14:paraId="08FAEB72" w14:textId="61FB2817" w:rsidR="00335D8E" w:rsidRDefault="00335D8E">
          <w:pPr>
            <w:pStyle w:val="31"/>
            <w:tabs>
              <w:tab w:val="left" w:pos="1540"/>
              <w:tab w:val="right" w:pos="9345"/>
            </w:tabs>
            <w:rPr>
              <w:rFonts w:asciiTheme="minorHAnsi" w:eastAsiaTheme="minorEastAsia" w:hAnsiTheme="minorHAnsi" w:cstheme="minorBidi"/>
              <w:noProof/>
              <w:sz w:val="22"/>
              <w:szCs w:val="22"/>
            </w:rPr>
          </w:pPr>
          <w:hyperlink w:anchor="_Toc125154189" w:history="1">
            <w:r w:rsidRPr="00D37F70">
              <w:rPr>
                <w:rStyle w:val="a7"/>
                <w:noProof/>
              </w:rPr>
              <w:t>6.4.10.</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89 \h </w:instrText>
            </w:r>
            <w:r>
              <w:rPr>
                <w:noProof/>
                <w:webHidden/>
              </w:rPr>
            </w:r>
            <w:r>
              <w:rPr>
                <w:noProof/>
                <w:webHidden/>
              </w:rPr>
              <w:fldChar w:fldCharType="separate"/>
            </w:r>
            <w:r>
              <w:rPr>
                <w:noProof/>
                <w:webHidden/>
              </w:rPr>
              <w:t>70</w:t>
            </w:r>
            <w:r>
              <w:rPr>
                <w:noProof/>
                <w:webHidden/>
              </w:rPr>
              <w:fldChar w:fldCharType="end"/>
            </w:r>
          </w:hyperlink>
        </w:p>
        <w:p w14:paraId="1D273B39" w14:textId="11F2A28A"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90" w:history="1">
            <w:r w:rsidRPr="00D37F70">
              <w:rPr>
                <w:rStyle w:val="a7"/>
                <w:noProof/>
              </w:rPr>
              <w:t>1.1.</w:t>
            </w:r>
            <w:r>
              <w:rPr>
                <w:rFonts w:asciiTheme="minorHAnsi" w:eastAsiaTheme="minorEastAsia" w:hAnsiTheme="minorHAnsi" w:cstheme="minorBidi"/>
                <w:noProof/>
                <w:sz w:val="22"/>
                <w:szCs w:val="22"/>
              </w:rPr>
              <w:tab/>
            </w:r>
            <w:r w:rsidRPr="00D37F70">
              <w:rPr>
                <w:rStyle w:val="a7"/>
                <w:noProof/>
              </w:rPr>
              <w:t>Затраты времени и ресурсов на изготовление мембран</w:t>
            </w:r>
            <w:r>
              <w:rPr>
                <w:noProof/>
                <w:webHidden/>
              </w:rPr>
              <w:tab/>
            </w:r>
            <w:r>
              <w:rPr>
                <w:noProof/>
                <w:webHidden/>
              </w:rPr>
              <w:fldChar w:fldCharType="begin"/>
            </w:r>
            <w:r>
              <w:rPr>
                <w:noProof/>
                <w:webHidden/>
              </w:rPr>
              <w:instrText xml:space="preserve"> PAGEREF _Toc125154190 \h </w:instrText>
            </w:r>
            <w:r>
              <w:rPr>
                <w:noProof/>
                <w:webHidden/>
              </w:rPr>
            </w:r>
            <w:r>
              <w:rPr>
                <w:noProof/>
                <w:webHidden/>
              </w:rPr>
              <w:fldChar w:fldCharType="separate"/>
            </w:r>
            <w:r>
              <w:rPr>
                <w:noProof/>
                <w:webHidden/>
              </w:rPr>
              <w:t>72</w:t>
            </w:r>
            <w:r>
              <w:rPr>
                <w:noProof/>
                <w:webHidden/>
              </w:rPr>
              <w:fldChar w:fldCharType="end"/>
            </w:r>
          </w:hyperlink>
        </w:p>
        <w:p w14:paraId="0517C623" w14:textId="0988623B"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91" w:history="1">
            <w:r w:rsidRPr="00D37F70">
              <w:rPr>
                <w:rStyle w:val="a7"/>
                <w:noProof/>
              </w:rPr>
              <w:t>7.</w:t>
            </w:r>
            <w:r>
              <w:rPr>
                <w:rFonts w:asciiTheme="minorHAnsi" w:eastAsiaTheme="minorEastAsia" w:hAnsiTheme="minorHAnsi" w:cstheme="minorBidi"/>
                <w:noProof/>
                <w:sz w:val="22"/>
                <w:szCs w:val="22"/>
              </w:rPr>
              <w:tab/>
            </w:r>
            <w:r w:rsidRPr="00D37F70">
              <w:rPr>
                <w:rStyle w:val="a7"/>
                <w:noProof/>
              </w:rPr>
              <w:t>Список литературы</w:t>
            </w:r>
            <w:r>
              <w:rPr>
                <w:noProof/>
                <w:webHidden/>
              </w:rPr>
              <w:tab/>
            </w:r>
            <w:r>
              <w:rPr>
                <w:noProof/>
                <w:webHidden/>
              </w:rPr>
              <w:fldChar w:fldCharType="begin"/>
            </w:r>
            <w:r>
              <w:rPr>
                <w:noProof/>
                <w:webHidden/>
              </w:rPr>
              <w:instrText xml:space="preserve"> PAGEREF _Toc125154191 \h </w:instrText>
            </w:r>
            <w:r>
              <w:rPr>
                <w:noProof/>
                <w:webHidden/>
              </w:rPr>
            </w:r>
            <w:r>
              <w:rPr>
                <w:noProof/>
                <w:webHidden/>
              </w:rPr>
              <w:fldChar w:fldCharType="separate"/>
            </w:r>
            <w:r>
              <w:rPr>
                <w:noProof/>
                <w:webHidden/>
              </w:rPr>
              <w:t>73</w:t>
            </w:r>
            <w:r>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29580B9B" w:rsidR="00DB4802" w:rsidRDefault="002E1B5E" w:rsidP="002E1B5E">
      <w:pPr>
        <w:keepNext/>
        <w:ind w:firstLine="360"/>
        <w:jc w:val="center"/>
      </w:pPr>
      <w:r>
        <w:rPr>
          <w:noProof/>
        </w:rPr>
        <w:lastRenderedPageBreak/>
        <w:drawing>
          <wp:inline distT="0" distB="0" distL="0" distR="0" wp14:anchorId="1A5EF57D" wp14:editId="1AA87E14">
            <wp:extent cx="4281102" cy="2160000"/>
            <wp:effectExtent l="0" t="0" r="571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1102" cy="2160000"/>
                    </a:xfrm>
                    <a:prstGeom prst="rect">
                      <a:avLst/>
                    </a:prstGeom>
                    <a:noFill/>
                    <a:ln>
                      <a:noFill/>
                    </a:ln>
                  </pic:spPr>
                </pic:pic>
              </a:graphicData>
            </a:graphic>
          </wp:inline>
        </w:drawing>
      </w:r>
    </w:p>
    <w:p w14:paraId="4DA6E2EC" w14:textId="3DBFC356" w:rsidR="00DB4802" w:rsidRPr="00DB2DE9" w:rsidRDefault="00DB4802" w:rsidP="00DB4802">
      <w:pPr>
        <w:pStyle w:val="a4"/>
        <w:jc w:val="left"/>
      </w:pPr>
      <w:r>
        <w:t xml:space="preserve">Рисунок </w:t>
      </w:r>
      <w:r>
        <w:fldChar w:fldCharType="begin"/>
      </w:r>
      <w:r>
        <w:instrText xml:space="preserve"> SEQ Рисунок \* ARABIC </w:instrText>
      </w:r>
      <w:r>
        <w:fldChar w:fldCharType="separate"/>
      </w:r>
      <w:r w:rsidR="002D59EA">
        <w:rPr>
          <w:noProof/>
        </w:rPr>
        <w:t>1</w:t>
      </w:r>
      <w:r>
        <w:rPr>
          <w:noProof/>
        </w:rPr>
        <w:fldChar w:fldCharType="end"/>
      </w:r>
      <w:r w:rsidR="002E1B5E" w:rsidRPr="002E1B5E">
        <w:rPr>
          <w:noProof/>
        </w:rPr>
        <w:t xml:space="preserve"> </w:t>
      </w:r>
      <w:r w:rsidR="002E1B5E">
        <w:rPr>
          <w:noProof/>
        </w:rPr>
        <w:t>В</w:t>
      </w:r>
      <w:r w:rsidR="006F31ED">
        <w:t>ставк</w:t>
      </w:r>
      <w:r w:rsidR="002E1B5E">
        <w:t>и</w:t>
      </w:r>
      <w:r w:rsidRPr="00DB4802">
        <w:t xml:space="preserve"> </w:t>
      </w:r>
      <w:r w:rsidR="002E1B5E">
        <w:rPr>
          <w:lang w:val="en-US"/>
        </w:rPr>
        <w:t>Corning</w:t>
      </w:r>
      <w:r w:rsidR="002E1B5E" w:rsidRPr="002E1B5E">
        <w:t xml:space="preserve"> </w:t>
      </w:r>
      <w:proofErr w:type="spellStart"/>
      <w:r>
        <w:rPr>
          <w:lang w:val="en-US"/>
        </w:rPr>
        <w:t>Transwell</w:t>
      </w:r>
      <w:proofErr w:type="spellEnd"/>
      <w:r w:rsidR="002E1B5E">
        <w:t xml:space="preserve"> (</w:t>
      </w:r>
      <w:r w:rsidR="002E1B5E">
        <w:rPr>
          <w:lang w:val="en-US"/>
        </w:rPr>
        <w:t>A</w:t>
      </w:r>
      <w:r w:rsidR="002E1B5E" w:rsidRPr="002E1B5E">
        <w:t xml:space="preserve">) </w:t>
      </w:r>
      <w:r w:rsidR="002E1B5E">
        <w:t xml:space="preserve">и </w:t>
      </w:r>
      <w:proofErr w:type="spellStart"/>
      <w:r w:rsidR="002E1B5E">
        <w:rPr>
          <w:lang w:val="en-US"/>
        </w:rPr>
        <w:t>MatTek</w:t>
      </w:r>
      <w:proofErr w:type="spellEnd"/>
      <w:r w:rsidR="002E1B5E" w:rsidRPr="002E1B5E">
        <w:t xml:space="preserve"> </w:t>
      </w:r>
      <w:proofErr w:type="spellStart"/>
      <w:r w:rsidR="002E1B5E">
        <w:rPr>
          <w:lang w:val="en-US"/>
        </w:rPr>
        <w:t>PermaCell</w:t>
      </w:r>
      <w:proofErr w:type="spellEnd"/>
      <w:r w:rsidR="002E1B5E" w:rsidRPr="002E1B5E">
        <w:t xml:space="preserve"> (</w:t>
      </w:r>
      <w:r w:rsidR="002E1B5E">
        <w:rPr>
          <w:lang w:val="en-US"/>
        </w:rPr>
        <w:t>B</w:t>
      </w:r>
      <w:r w:rsidR="002E1B5E" w:rsidRPr="002E1B5E">
        <w:t>)</w:t>
      </w:r>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proofErr w:type="spellStart"/>
      <w:r>
        <w:t>Скаффолды</w:t>
      </w:r>
      <w:bookmarkEnd w:id="4"/>
      <w:proofErr w:type="spellEnd"/>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fldChar w:fldCharType="begin"/>
      </w:r>
      <w:r>
        <w:instrText xml:space="preserve"> SEQ Рисунок \* ARABIC </w:instrText>
      </w:r>
      <w:r>
        <w:fldChar w:fldCharType="separate"/>
      </w:r>
      <w:r w:rsidR="002D59EA">
        <w:rPr>
          <w:noProof/>
        </w:rPr>
        <w:t>2</w:t>
      </w:r>
      <w:r>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 xml:space="preserve">2. – С. </w:t>
      </w:r>
      <w:proofErr w:type="gramStart"/>
      <w:r>
        <w:rPr>
          <w:rFonts w:ascii="Arial" w:eastAsia="Arial" w:hAnsi="Arial" w:cs="Arial"/>
          <w:color w:val="222222"/>
          <w:sz w:val="20"/>
          <w:szCs w:val="20"/>
          <w:highlight w:val="white"/>
        </w:rPr>
        <w:t>287-301</w:t>
      </w:r>
      <w:proofErr w:type="gramEnd"/>
      <w:r>
        <w:rPr>
          <w:rFonts w:ascii="Arial" w:eastAsia="Arial" w:hAnsi="Arial" w:cs="Arial"/>
          <w:color w:val="222222"/>
          <w:sz w:val="20"/>
          <w:szCs w:val="20"/>
          <w:highlight w:val="white"/>
        </w:rPr>
        <w:t>.]</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sidP="00F05776">
      <w:pPr>
        <w:ind w:firstLine="720"/>
      </w:pPr>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w:t>
      </w:r>
      <w:proofErr w:type="gramStart"/>
      <w:r>
        <w:rPr>
          <w:rFonts w:ascii="Arial" w:eastAsia="Arial" w:hAnsi="Arial" w:cs="Arial"/>
          <w:color w:val="222222"/>
          <w:sz w:val="20"/>
          <w:szCs w:val="20"/>
          <w:highlight w:val="white"/>
        </w:rPr>
        <w:t>4909-4912</w:t>
      </w:r>
      <w:proofErr w:type="gramEnd"/>
      <w:r>
        <w:rPr>
          <w:rFonts w:ascii="Arial" w:eastAsia="Arial" w:hAnsi="Arial" w:cs="Arial"/>
          <w:color w:val="222222"/>
          <w:sz w:val="20"/>
          <w:szCs w:val="20"/>
          <w:highlight w:val="white"/>
        </w:rPr>
        <w:t>.]</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sidP="00915EBB">
      <w:pPr>
        <w:ind w:firstLine="720"/>
      </w:pPr>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sidP="00915EBB">
      <w:pPr>
        <w:ind w:firstLine="720"/>
      </w:pPr>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9ADCF2D" w:rsidR="00723ED7" w:rsidRDefault="00000000" w:rsidP="00915EBB">
      <w:pPr>
        <w:ind w:firstLine="720"/>
      </w:pPr>
      <w:r>
        <w:t xml:space="preserve">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5154132"/>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w:t>
      </w:r>
      <w:proofErr w:type="gramStart"/>
      <w:r>
        <w:t>формате .</w:t>
      </w:r>
      <w:proofErr w:type="spellStart"/>
      <w:r>
        <w:t>stl</w:t>
      </w:r>
      <w:proofErr w:type="spellEnd"/>
      <w:proofErr w:type="gram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w:t>
      </w:r>
      <w:proofErr w:type="gramStart"/>
      <w:r>
        <w:t>из .</w:t>
      </w:r>
      <w:proofErr w:type="spellStart"/>
      <w:r>
        <w:t>stl</w:t>
      </w:r>
      <w:proofErr w:type="spellEnd"/>
      <w:proofErr w:type="gram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w:t>
      </w:r>
      <w:proofErr w:type="gramStart"/>
      <w:r>
        <w:t>5-7</w:t>
      </w:r>
      <w:proofErr w:type="gramEnd"/>
      <w:r>
        <w:t xml:space="preserve">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rsidP="008555C4">
      <w:pPr>
        <w:pStyle w:val="3"/>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rsidP="008555C4">
      <w:pPr>
        <w:pStyle w:val="3"/>
      </w:pPr>
      <w:bookmarkStart w:id="22" w:name="_Toc125154141"/>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rsidP="008555C4">
      <w:pPr>
        <w:pStyle w:val="3"/>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rsidP="008555C4">
      <w:pPr>
        <w:pStyle w:val="3"/>
      </w:pPr>
      <w:bookmarkStart w:id="24" w:name="_Toc125154143"/>
      <w:r>
        <w:lastRenderedPageBreak/>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w:t>
      </w:r>
      <w:proofErr w:type="gramStart"/>
      <w:r>
        <w:t xml:space="preserve">формате </w:t>
      </w:r>
      <w:r w:rsidRPr="00945127">
        <w:t>.</w:t>
      </w:r>
      <w:proofErr w:type="spellStart"/>
      <w:r>
        <w:rPr>
          <w:lang w:val="en-US"/>
        </w:rPr>
        <w:t>lsm</w:t>
      </w:r>
      <w:proofErr w:type="spellEnd"/>
      <w:proofErr w:type="gram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proofErr w:type="spellStart"/>
        <w:r w:rsidR="009D5408" w:rsidRPr="00CA5797">
          <w:rPr>
            <w:rStyle w:val="a7"/>
            <w:lang w:val="en-US"/>
          </w:rPr>
          <w:t>github</w:t>
        </w:r>
        <w:proofErr w:type="spellEnd"/>
        <w:r w:rsidR="009D5408" w:rsidRPr="00CA5797">
          <w:rPr>
            <w:rStyle w:val="a7"/>
          </w:rPr>
          <w:t>.</w:t>
        </w:r>
        <w:r w:rsidR="009D5408" w:rsidRPr="00CA5797">
          <w:rPr>
            <w:rStyle w:val="a7"/>
            <w:lang w:val="en-US"/>
          </w:rPr>
          <w:t>com</w:t>
        </w:r>
        <w:r w:rsidR="009D5408" w:rsidRPr="00CA5797">
          <w:rPr>
            <w:rStyle w:val="a7"/>
          </w:rPr>
          <w:t>/</w:t>
        </w:r>
        <w:proofErr w:type="spellStart"/>
        <w:r w:rsidR="009D5408" w:rsidRPr="00CA5797">
          <w:rPr>
            <w:rStyle w:val="a7"/>
            <w:lang w:val="en-US"/>
          </w:rPr>
          <w:t>arteys</w:t>
        </w:r>
        <w:proofErr w:type="spellEnd"/>
        <w:r w:rsidR="009D5408" w:rsidRPr="00CA5797">
          <w:rPr>
            <w:rStyle w:val="a7"/>
          </w:rPr>
          <w:t>/</w:t>
        </w:r>
        <w:proofErr w:type="spellStart"/>
        <w:r w:rsidR="009D5408" w:rsidRPr="00CA5797">
          <w:rPr>
            <w:rStyle w:val="a7"/>
            <w:lang w:val="en-US"/>
          </w:rPr>
          <w:t>PyLSM</w:t>
        </w:r>
        <w:proofErr w:type="spellEnd"/>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35EAEE96" w14:textId="77777777" w:rsidR="00517F6B" w:rsidRDefault="00000000" w:rsidP="00517F6B">
      <w:pPr>
        <w:keepNext/>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7E8374D7" w14:textId="302F9F12" w:rsidR="00723ED7" w:rsidRPr="0079050C" w:rsidRDefault="00517F6B" w:rsidP="00517F6B">
      <w:pPr>
        <w:pStyle w:val="a4"/>
      </w:pPr>
      <w:r>
        <w:t xml:space="preserve">Рисунок  </w:t>
      </w:r>
      <w:r>
        <w:fldChar w:fldCharType="begin"/>
      </w:r>
      <w:r>
        <w:instrText xml:space="preserve"> SEQ Рисунок_ \* ARABIC </w:instrText>
      </w:r>
      <w:r>
        <w:fldChar w:fldCharType="separate"/>
      </w:r>
      <w:r w:rsidR="0096035E">
        <w:rPr>
          <w:noProof/>
        </w:rPr>
        <w:t>1</w:t>
      </w:r>
      <w:r>
        <w:fldChar w:fldCharType="end"/>
      </w:r>
      <w:r>
        <w:t xml:space="preserve"> Схема </w:t>
      </w:r>
      <w:proofErr w:type="spellStart"/>
      <w:r>
        <w:t>холдера</w:t>
      </w:r>
      <w:proofErr w:type="spellEnd"/>
      <w:r>
        <w:t xml:space="preserve">, используемого для удержания мембран в экспериментах по изучению их </w:t>
      </w:r>
      <w:proofErr w:type="spellStart"/>
      <w:r>
        <w:t>процниаемости</w:t>
      </w:r>
      <w:proofErr w:type="spellEnd"/>
    </w:p>
    <w:p w14:paraId="1426502C" w14:textId="77777777" w:rsidR="00723ED7" w:rsidRDefault="00000000">
      <w:r>
        <w:lastRenderedPageBreak/>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248CB073" w14:textId="4459EA7E" w:rsidR="00F674AF"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w:t>
      </w:r>
      <w:r w:rsidR="00F674AF">
        <w:t>определялись</w:t>
      </w:r>
      <w:r>
        <w:t xml:space="preserve"> фотометрически при помощи спектрофотометра СФ-102 на </w:t>
      </w:r>
      <w:r w:rsidR="00F674AF">
        <w:t>длине волны, соответствующей максимуму поглощения</w:t>
      </w:r>
      <w:r>
        <w:t>.</w:t>
      </w:r>
      <w:r w:rsidR="00F674AF">
        <w:t xml:space="preserve"> Для построения калибровочных графиков были приготовлены и измерены растворы веществ в разных концентрациях.</w:t>
      </w:r>
    </w:p>
    <w:p w14:paraId="2BABF0FE" w14:textId="77777777" w:rsidR="00F674AF" w:rsidRDefault="00F674AF" w:rsidP="00F674AF">
      <w:pPr>
        <w:keepNext/>
      </w:pPr>
      <w:r>
        <w:rPr>
          <w:noProof/>
        </w:rPr>
        <w:drawing>
          <wp:inline distT="0" distB="0" distL="0" distR="0" wp14:anchorId="6EE3BEB9" wp14:editId="3218B66C">
            <wp:extent cx="4572000" cy="2743200"/>
            <wp:effectExtent l="0" t="0" r="0" b="0"/>
            <wp:docPr id="96" name="Диаграмма 96">
              <a:extLst xmlns:a="http://schemas.openxmlformats.org/drawingml/2006/main">
                <a:ext uri="{FF2B5EF4-FFF2-40B4-BE49-F238E27FC236}">
                  <a16:creationId xmlns:a16="http://schemas.microsoft.com/office/drawing/2014/main" id="{0535389E-7B67-CBF9-E685-AE6D818B7A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885BEE3" w14:textId="245F38FA" w:rsidR="00F674AF" w:rsidRDefault="00F674AF" w:rsidP="00F674AF">
      <w:pPr>
        <w:pStyle w:val="a4"/>
        <w:jc w:val="left"/>
      </w:pPr>
      <w:r>
        <w:t xml:space="preserve">Рисунок  </w:t>
      </w:r>
      <w:r>
        <w:fldChar w:fldCharType="begin"/>
      </w:r>
      <w:r>
        <w:instrText xml:space="preserve"> SEQ Рисунок_ \* ARABIC </w:instrText>
      </w:r>
      <w:r>
        <w:fldChar w:fldCharType="separate"/>
      </w:r>
      <w:r w:rsidR="0096035E">
        <w:rPr>
          <w:noProof/>
        </w:rPr>
        <w:t>2</w:t>
      </w:r>
      <w:r>
        <w:fldChar w:fldCharType="end"/>
      </w:r>
      <w:r>
        <w:t xml:space="preserve"> Спектры поглощения</w:t>
      </w:r>
      <w:r w:rsidRPr="001764BB">
        <w:t xml:space="preserve"> </w:t>
      </w:r>
      <w:r>
        <w:t xml:space="preserve">растворов </w:t>
      </w:r>
      <w:proofErr w:type="spellStart"/>
      <w:r>
        <w:t>доксрубицина</w:t>
      </w:r>
      <w:proofErr w:type="spellEnd"/>
      <w:r>
        <w:t xml:space="preserve">, метиленового синего и </w:t>
      </w:r>
      <w:r>
        <w:rPr>
          <w:lang w:val="en-US"/>
        </w:rPr>
        <w:t>BSA</w:t>
      </w:r>
    </w:p>
    <w:p w14:paraId="1CDE6966" w14:textId="6645F31E" w:rsidR="00723ED7" w:rsidRDefault="00000000">
      <w:r>
        <w:t xml:space="preserve"> Все эксперименты выполнялись в 5 </w:t>
      </w:r>
      <w:proofErr w:type="spellStart"/>
      <w:r w:rsidR="00F674AF">
        <w:t>повторностях</w:t>
      </w:r>
      <w:proofErr w:type="spellEnd"/>
      <w:r>
        <w:t>.</w:t>
      </w:r>
    </w:p>
    <w:p w14:paraId="15283C38" w14:textId="0E65EDEF" w:rsidR="006917DC" w:rsidRDefault="00000000" w:rsidP="006917DC">
      <w:pPr>
        <w:pStyle w:val="3"/>
      </w:pPr>
      <w:bookmarkStart w:id="26" w:name="_Toc125154145"/>
      <w:r>
        <w:t>Изучение магнитных свойств мембран с наночастицами</w:t>
      </w:r>
      <w:bookmarkEnd w:id="26"/>
    </w:p>
    <w:p w14:paraId="40BBAB42" w14:textId="36146706" w:rsidR="006917DC" w:rsidRDefault="006917DC">
      <w:pPr>
        <w:ind w:firstLine="360"/>
      </w:pPr>
      <w:r>
        <w:t>Концентрация магнитных наночастиц в мембранах</w:t>
      </w:r>
      <w:r w:rsidR="00000000">
        <w:t xml:space="preserve"> </w:t>
      </w:r>
      <w:r>
        <w:t>определялась при</w:t>
      </w:r>
      <w:r w:rsidR="00000000">
        <w:t xml:space="preserve"> помощи весов </w:t>
      </w:r>
      <w:r>
        <w:t>Ф</w:t>
      </w:r>
      <w:r w:rsidR="00000000">
        <w:t xml:space="preserve">арадея, разработанных и сконструированных в лаборатории прикладного магнетизма </w:t>
      </w:r>
      <w:proofErr w:type="spellStart"/>
      <w:r w:rsidR="00000000">
        <w:t>УрО</w:t>
      </w:r>
      <w:proofErr w:type="spellEnd"/>
      <w:r w:rsidR="00000000">
        <w:t xml:space="preserve"> РАН ИФМ. Для этого мембраны высушивались, взвешивались на аналитических весах</w:t>
      </w:r>
      <w:r>
        <w:t xml:space="preserve"> для определения массы, после чего </w:t>
      </w:r>
      <w:r w:rsidR="00000000">
        <w:t>их</w:t>
      </w:r>
      <w:r>
        <w:t xml:space="preserve"> магнитная</w:t>
      </w:r>
      <w:r w:rsidR="00000000">
        <w:t xml:space="preserve"> восприимчивость измерялась в магнитном поле до 12 </w:t>
      </w:r>
      <w:proofErr w:type="spellStart"/>
      <w:r w:rsidR="00000000">
        <w:t>КОе</w:t>
      </w:r>
      <w:proofErr w:type="spellEnd"/>
      <w:r w:rsidR="004878EC">
        <w:t xml:space="preserve">. После чего, чтобы определить вклад в намагниченность ферромагнитной фракции, производилась линейная экстраполяция </w:t>
      </w:r>
      <w:r w:rsidR="00B805DA">
        <w:t>значений,</w:t>
      </w:r>
      <w:r w:rsidR="004878EC">
        <w:t xml:space="preserve"> полученных в поле выше 5 </w:t>
      </w:r>
      <w:proofErr w:type="spellStart"/>
      <w:r w:rsidR="004878EC">
        <w:rPr>
          <w:lang w:val="en-US"/>
        </w:rPr>
        <w:t>KOe</w:t>
      </w:r>
      <w:proofErr w:type="spellEnd"/>
      <w:r w:rsidR="004878EC" w:rsidRPr="004878EC">
        <w:t xml:space="preserve"> </w:t>
      </w:r>
      <w:r w:rsidR="004878EC">
        <w:t>(где ферромагнитные частицы находились в состоянии насыщения).</w:t>
      </w:r>
      <w:r w:rsidR="00DD03DA" w:rsidRPr="00DD03DA">
        <w:t xml:space="preserve"> </w:t>
      </w:r>
      <w:r w:rsidR="00DD03DA">
        <w:t xml:space="preserve">При малом количестве ферромагнитной фракции сигнал может быть относительно шумный (рисунок), однако </w:t>
      </w:r>
      <w:r w:rsidR="00710907">
        <w:t xml:space="preserve">достоверность </w:t>
      </w:r>
      <w:r w:rsidR="00710907" w:rsidRPr="00AF5C06">
        <w:rPr>
          <w:highlight w:val="yellow"/>
        </w:rPr>
        <w:t>[НАРИСОВАТЬ]</w:t>
      </w:r>
      <w:r w:rsidR="00710907">
        <w:t xml:space="preserve"> полученных значений</w:t>
      </w:r>
      <w:r w:rsidR="00DD03DA">
        <w:t xml:space="preserve"> явля</w:t>
      </w:r>
      <w:r w:rsidR="00710907">
        <w:t>ется</w:t>
      </w:r>
      <w:r w:rsidR="00DD03DA">
        <w:t xml:space="preserve"> удовлетворительными, для задач работы.</w:t>
      </w:r>
      <w:r>
        <w:t xml:space="preserve"> </w:t>
      </w:r>
      <w:r w:rsidR="00000000">
        <w:t>В качестве эталона для калибровки весов Фарадея использовался образец палладия известной массы</w:t>
      </w:r>
      <w:r w:rsidR="00B805DA" w:rsidRPr="00B805DA">
        <w:t xml:space="preserve"> </w:t>
      </w:r>
      <w:r w:rsidR="00B805DA">
        <w:fldChar w:fldCharType="begin"/>
      </w:r>
      <w:r w:rsidR="00B805DA">
        <w:instrText xml:space="preserve"> ADDIN ZOTERO_ITEM CSL_CITATION {"citationID":"C7FvBAf4","properties":{"formattedCitation":"\\super 4\\nosupersub{}","plainCitation":"4","noteIndex":0},"citationItems":[{"id":5420,"uris":["http://zotero.org/users/9952283/items/H55MI7GT"],"itemData":{"id":5420,"type":"article-journal","container-title":"Journal of Fluorine Chemistry","DOI":"10.1016/j.jfluchem.2020.109457","ISSN":"00221139","journalAbbreviation":"Journal of Fluorine Chemistry","language":"en","page":"109457","source":"DOI.org (Crossref)","title":"Multimodal upconversion CaF2:Mn/Yb/Er/Si nanoparticles","title-short":"Multimodal upconversion CaF2","volume":"231","author":[{"family":"Ilves","given":"V.G."},{"family":"Sokovnin","given":"S.Y."},{"family":"Zuev","given":"M.G."},{"family":"Uimin","given":"M.A."},{"family":"Privalova","given":"D.V."},{"family":"Kozlova","given":"J."},{"family":"Sammelselg","given":"V."}],"issued":{"date-parts":[["2020",3]]}}}],"schema":"https://github.com/citation-style-language/schema/raw/master/csl-citation.json"} </w:instrText>
      </w:r>
      <w:r w:rsidR="00B805DA">
        <w:fldChar w:fldCharType="separate"/>
      </w:r>
      <w:r w:rsidR="00B805DA" w:rsidRPr="00B805DA">
        <w:rPr>
          <w:vertAlign w:val="superscript"/>
        </w:rPr>
        <w:t>4</w:t>
      </w:r>
      <w:r w:rsidR="00B805DA">
        <w:fldChar w:fldCharType="end"/>
      </w:r>
      <w:r w:rsidR="00000000">
        <w:t>.</w:t>
      </w:r>
    </w:p>
    <w:p w14:paraId="2875B267" w14:textId="398859D8" w:rsidR="003E2960" w:rsidRDefault="00162F17" w:rsidP="003E2960">
      <w:pPr>
        <w:keepNext/>
        <w:ind w:firstLine="360"/>
        <w:jc w:val="center"/>
      </w:pPr>
      <w:r w:rsidRPr="00162F17">
        <w:lastRenderedPageBreak/>
        <w:drawing>
          <wp:inline distT="0" distB="0" distL="0" distR="0" wp14:anchorId="3EEB7974" wp14:editId="7AC8ECF4">
            <wp:extent cx="2172129" cy="1980000"/>
            <wp:effectExtent l="0" t="0" r="0" b="127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72129" cy="1980000"/>
                    </a:xfrm>
                    <a:prstGeom prst="rect">
                      <a:avLst/>
                    </a:prstGeom>
                  </pic:spPr>
                </pic:pic>
              </a:graphicData>
            </a:graphic>
          </wp:inline>
        </w:drawing>
      </w:r>
    </w:p>
    <w:p w14:paraId="4AADC30E" w14:textId="580F0406" w:rsidR="003E2960" w:rsidRDefault="003E2960" w:rsidP="003E2960">
      <w:pPr>
        <w:pStyle w:val="a4"/>
      </w:pPr>
      <w:r>
        <w:t xml:space="preserve">Рисунок  </w:t>
      </w:r>
      <w:r>
        <w:fldChar w:fldCharType="begin"/>
      </w:r>
      <w:r>
        <w:instrText xml:space="preserve"> SEQ Рисунок_ \* ARABIC </w:instrText>
      </w:r>
      <w:r>
        <w:fldChar w:fldCharType="separate"/>
      </w:r>
      <w:r w:rsidR="0096035E">
        <w:rPr>
          <w:noProof/>
        </w:rPr>
        <w:t>3</w:t>
      </w:r>
      <w:r>
        <w:fldChar w:fldCharType="end"/>
      </w:r>
      <w:r w:rsidRPr="003E2960">
        <w:t xml:space="preserve"> </w:t>
      </w:r>
      <w:r>
        <w:t>Измерение мембраны, содержащей магнитные частицы при помощи весов Фарадея. Синие точки – измеренные данные, красное – линейная экстраполяция из высоких полей</w:t>
      </w:r>
    </w:p>
    <w:p w14:paraId="6DAD7A9E" w14:textId="24C07A59" w:rsidR="00723ED7" w:rsidRPr="00065487" w:rsidRDefault="00000000">
      <w:pPr>
        <w:ind w:firstLine="360"/>
      </w:pPr>
      <w:r>
        <w:t>Магнитные свойства наночастиц</w:t>
      </w:r>
      <w:r w:rsidR="00F75742">
        <w:t xml:space="preserve"> (намагниченность насыщения, </w:t>
      </w:r>
      <w:proofErr w:type="spellStart"/>
      <w:r w:rsidR="00F75742">
        <w:t>коэрцетивная</w:t>
      </w:r>
      <w:proofErr w:type="spellEnd"/>
      <w:r w:rsidR="00F75742">
        <w:t xml:space="preserve"> сила, зависимости намагниченности от поля)</w:t>
      </w:r>
      <w:r>
        <w:t xml:space="preserve">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r w:rsidR="00065487">
        <w:t xml:space="preserve">Кривая намагничивания для использованных в работе частиц </w:t>
      </w:r>
      <w:r w:rsidR="00065487">
        <w:rPr>
          <w:lang w:val="en-US"/>
        </w:rPr>
        <w:t>Fe</w:t>
      </w:r>
      <w:r w:rsidR="00065487" w:rsidRPr="00065487">
        <w:t>@</w:t>
      </w:r>
      <w:r w:rsidR="00065487">
        <w:rPr>
          <w:lang w:val="en-US"/>
        </w:rPr>
        <w:t>C</w:t>
      </w:r>
      <w:r w:rsidR="00065487" w:rsidRPr="00065487">
        <w:t xml:space="preserve"> </w:t>
      </w:r>
      <w:r w:rsidR="00065487">
        <w:t xml:space="preserve">представлена на рисунке ниже. </w:t>
      </w:r>
    </w:p>
    <w:p w14:paraId="43CFFC15" w14:textId="717B6ACD" w:rsidR="0096035E" w:rsidRDefault="003866EA" w:rsidP="0096035E">
      <w:pPr>
        <w:keepNext/>
        <w:ind w:firstLine="360"/>
        <w:jc w:val="center"/>
      </w:pPr>
      <w:r w:rsidRPr="003866EA">
        <w:drawing>
          <wp:inline distT="0" distB="0" distL="0" distR="0" wp14:anchorId="26BD38BB" wp14:editId="41DABD4B">
            <wp:extent cx="2118760" cy="1980000"/>
            <wp:effectExtent l="0" t="0" r="0" b="1270"/>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18760" cy="1980000"/>
                    </a:xfrm>
                    <a:prstGeom prst="rect">
                      <a:avLst/>
                    </a:prstGeom>
                  </pic:spPr>
                </pic:pic>
              </a:graphicData>
            </a:graphic>
          </wp:inline>
        </w:drawing>
      </w:r>
    </w:p>
    <w:p w14:paraId="03E5A66B" w14:textId="5ADB1C61" w:rsidR="0096035E" w:rsidRDefault="0096035E" w:rsidP="0096035E">
      <w:pPr>
        <w:pStyle w:val="a4"/>
      </w:pPr>
      <w:r>
        <w:t xml:space="preserve">Рисунок  </w:t>
      </w:r>
      <w:r>
        <w:fldChar w:fldCharType="begin"/>
      </w:r>
      <w:r>
        <w:instrText xml:space="preserve"> SEQ Рисунок_ \* ARABIC </w:instrText>
      </w:r>
      <w:r>
        <w:fldChar w:fldCharType="separate"/>
      </w:r>
      <w:r>
        <w:rPr>
          <w:noProof/>
        </w:rPr>
        <w:t>4</w:t>
      </w:r>
      <w:r>
        <w:fldChar w:fldCharType="end"/>
      </w:r>
      <w:r w:rsidRPr="003866EA">
        <w:t xml:space="preserve"> </w:t>
      </w:r>
      <w:r>
        <w:t xml:space="preserve">Кривая намагниченности образца наночастиц </w:t>
      </w:r>
      <w:r>
        <w:rPr>
          <w:lang w:val="en-US"/>
        </w:rPr>
        <w:t>Fe</w:t>
      </w:r>
      <w:r w:rsidRPr="003866EA">
        <w:t>@</w:t>
      </w:r>
      <w:r>
        <w:rPr>
          <w:lang w:val="en-US"/>
        </w:rPr>
        <w:t>C</w:t>
      </w:r>
    </w:p>
    <w:p w14:paraId="4ED87D72" w14:textId="39E79255" w:rsidR="00E2574A" w:rsidRDefault="00E2574A" w:rsidP="006917DC">
      <w:pPr>
        <w:ind w:firstLine="360"/>
      </w:pPr>
      <w:r>
        <w:t>Зная намагниченность насыщения магнитных наночастиц из намагниченности образца, определенной при помощи весов Фарадея, определялась концентрация магнитных наночастиц в образце</w:t>
      </w:r>
      <w:r w:rsidR="00A31B47">
        <w:t>, по формуле:</w:t>
      </w:r>
    </w:p>
    <w:p w14:paraId="046222BE" w14:textId="44DFF6C9" w:rsidR="00A31B47" w:rsidRPr="00A31B47" w:rsidRDefault="00A31B47" w:rsidP="006917DC">
      <w:pPr>
        <w:ind w:firstLine="360"/>
        <w:rPr>
          <w:lang w:val="en-US"/>
        </w:rPr>
      </w:pPr>
      <w:r w:rsidRPr="00A31B47">
        <w:rPr>
          <w:highlight w:val="yellow"/>
          <w:lang w:val="en-US"/>
        </w:rPr>
        <w:t>[</w:t>
      </w:r>
      <w:r w:rsidRPr="00A31B47">
        <w:rPr>
          <w:highlight w:val="yellow"/>
        </w:rPr>
        <w:t>ФОРМУЛА</w:t>
      </w:r>
      <w:r w:rsidRPr="00A31B47">
        <w:rPr>
          <w:highlight w:val="yellow"/>
          <w:lang w:val="en-US"/>
        </w:rPr>
        <w:t>]</w:t>
      </w:r>
    </w:p>
    <w:p w14:paraId="726693F1" w14:textId="77777777" w:rsidR="006917DC" w:rsidRDefault="006917DC">
      <w:pPr>
        <w:ind w:firstLine="360"/>
      </w:pPr>
    </w:p>
    <w:p w14:paraId="4759010C" w14:textId="1929A977" w:rsidR="00221F00" w:rsidRDefault="00221F00" w:rsidP="00221F00">
      <w:pPr>
        <w:pStyle w:val="3"/>
      </w:pPr>
      <w:r>
        <w:t>ЯМР-</w:t>
      </w:r>
      <w:proofErr w:type="spellStart"/>
      <w:r>
        <w:t>релаксометрия</w:t>
      </w:r>
      <w:proofErr w:type="spellEnd"/>
    </w:p>
    <w:p w14:paraId="6E570981" w14:textId="2945CB3D" w:rsidR="005C0731" w:rsidRDefault="005C0731" w:rsidP="006B4121">
      <w:pPr>
        <w:ind w:firstLine="720"/>
      </w:pPr>
      <w:r>
        <w:t>Концентрация магнитных наночастиц в среде изучалось при помощи ЯМР-</w:t>
      </w:r>
      <w:proofErr w:type="spellStart"/>
      <w:r>
        <w:t>релаксометрии</w:t>
      </w:r>
      <w:proofErr w:type="spellEnd"/>
      <w:r w:rsidR="0013333B" w:rsidRPr="0013333B">
        <w:t xml:space="preserve">. </w:t>
      </w:r>
      <w:r w:rsidR="0013333B">
        <w:t>Этот метод основан на измерении времени релаксации</w:t>
      </w:r>
      <w:r w:rsidR="006B4121">
        <w:t xml:space="preserve"> спин-спиновой (</w:t>
      </w:r>
      <w:r w:rsidR="0013333B">
        <w:t>Т2</w:t>
      </w:r>
      <w:r w:rsidR="006B4121">
        <w:t>)</w:t>
      </w:r>
      <w:r w:rsidR="0013333B">
        <w:t xml:space="preserve"> протонов воды</w:t>
      </w:r>
      <w:r w:rsidR="006B4121">
        <w:t>. Эта характеристика сильно зависит от присутствия парамагнитных или ферромагнитных объектов, вблизи протонов и, соответственно, меняется в присутствии магнитных наночастиц. Для измерения времени релаксации жидкостей использовался ЯМР-</w:t>
      </w:r>
      <w:proofErr w:type="spellStart"/>
      <w:r w:rsidR="006B4121">
        <w:t>релаксометр</w:t>
      </w:r>
      <w:proofErr w:type="spellEnd"/>
      <w:r w:rsidR="006B4121">
        <w:t xml:space="preserve"> с рабочей частотой 4 МГц, сконструированный в лаборатории прикладного магнетизма ИФМ </w:t>
      </w:r>
      <w:proofErr w:type="spellStart"/>
      <w:r w:rsidR="006B4121">
        <w:t>УрО</w:t>
      </w:r>
      <w:proofErr w:type="spellEnd"/>
      <w:r w:rsidR="006B4121">
        <w:t xml:space="preserve"> РАН. Более подробно физические основы метода и конструкция прибора описана в работах </w:t>
      </w:r>
      <w:r w:rsidR="006B4121">
        <w:fldChar w:fldCharType="begin"/>
      </w:r>
      <w:r w:rsidR="00B805DA">
        <w:instrText xml:space="preserve"> ADDIN ZOTERO_ITEM CSL_CITATION {"citationID":"iM9wUKto","properties":{"formattedCitation":"\\super 5\\uc0\\u8211{}7\\nosupersub{}","plainCitation":"5–7","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label":"page"},{"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label":"page"},{"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label":"page"}],"schema":"https://github.com/citation-style-language/schema/raw/master/csl-citation.json"} </w:instrText>
      </w:r>
      <w:r w:rsidR="006B4121">
        <w:fldChar w:fldCharType="separate"/>
      </w:r>
      <w:r w:rsidR="00B805DA" w:rsidRPr="00B805DA">
        <w:rPr>
          <w:vertAlign w:val="superscript"/>
        </w:rPr>
        <w:t>5–7</w:t>
      </w:r>
      <w:r w:rsidR="006B4121">
        <w:fldChar w:fldCharType="end"/>
      </w:r>
      <w:r w:rsidR="006B4121">
        <w:rPr>
          <w:lang w:val="en-US"/>
        </w:rPr>
        <w:t xml:space="preserve">. </w:t>
      </w:r>
    </w:p>
    <w:p w14:paraId="3CC7E00A" w14:textId="15CED443" w:rsidR="00B606B5" w:rsidRPr="005765B5" w:rsidRDefault="0079050C" w:rsidP="006B4121">
      <w:pPr>
        <w:ind w:firstLine="720"/>
      </w:pPr>
      <w:r>
        <w:lastRenderedPageBreak/>
        <w:t xml:space="preserve">Для измерения концентрации магнитных наночастиц в среде в экспериментах по исследованию проницаемости мембран предварительно строился калибровочный график. </w:t>
      </w:r>
      <w:r w:rsidR="00B606B5">
        <w:t xml:space="preserve">Из </w:t>
      </w:r>
      <w:r w:rsidR="005765B5">
        <w:t>концентрированной водной суспензии модифицированных (</w:t>
      </w:r>
      <w:proofErr w:type="spellStart"/>
      <w:r w:rsidR="005765B5">
        <w:t>карбокси</w:t>
      </w:r>
      <w:proofErr w:type="spellEnd"/>
      <w:r w:rsidR="005765B5">
        <w:t xml:space="preserve">- или аминогруппами) наночастиц </w:t>
      </w:r>
      <w:r w:rsidR="005765B5">
        <w:rPr>
          <w:lang w:val="en-US"/>
        </w:rPr>
        <w:t>Fe</w:t>
      </w:r>
      <w:r w:rsidR="005765B5" w:rsidRPr="005765B5">
        <w:t>@</w:t>
      </w:r>
      <w:r w:rsidR="005765B5">
        <w:rPr>
          <w:lang w:val="en-US"/>
        </w:rPr>
        <w:t>C</w:t>
      </w:r>
      <w:r w:rsidR="005765B5" w:rsidRPr="005765B5">
        <w:t xml:space="preserve"> </w:t>
      </w:r>
      <w:r w:rsidR="005765B5">
        <w:t xml:space="preserve">готовились разбавленные в питательной среде </w:t>
      </w:r>
      <w:r w:rsidR="005765B5">
        <w:rPr>
          <w:lang w:val="en-US"/>
        </w:rPr>
        <w:t>DMEM</w:t>
      </w:r>
      <w:r w:rsidR="005765B5">
        <w:t xml:space="preserve"> суспензии разных концентрации. Концентрация наночастиц в исходной суспензии контролировалась при помощи весов Фарадея. Суспензии готовились в 5 мл пластиковых пробирках, обрабатывались ультразвуком при помощи погружного активатора в течение 30 секунд. Далее 100 </w:t>
      </w:r>
      <w:proofErr w:type="spellStart"/>
      <w:r w:rsidR="005765B5">
        <w:t>мкл</w:t>
      </w:r>
      <w:proofErr w:type="spellEnd"/>
      <w:r w:rsidR="005765B5">
        <w:t xml:space="preserve"> суспензии помещалось в измерительную ячейку ЯМР-</w:t>
      </w:r>
      <w:proofErr w:type="spellStart"/>
      <w:r w:rsidR="005765B5">
        <w:t>релаксометра</w:t>
      </w:r>
      <w:proofErr w:type="spellEnd"/>
      <w:r w:rsidR="005765B5">
        <w:t xml:space="preserve"> и </w:t>
      </w:r>
      <w:r w:rsidR="001764BB">
        <w:t>определялось,</w:t>
      </w:r>
      <w:r w:rsidR="005765B5">
        <w:t xml:space="preserve"> временя релаксации Т2.  </w:t>
      </w:r>
    </w:p>
    <w:p w14:paraId="23736A63" w14:textId="3F9D3047" w:rsidR="00474916" w:rsidRDefault="005765B5" w:rsidP="006B4121">
      <w:pPr>
        <w:ind w:firstLine="720"/>
      </w:pPr>
      <w:r>
        <w:t>Зависимость,</w:t>
      </w:r>
      <w:r w:rsidR="0079050C">
        <w:t xml:space="preserve"> представленная в координатах </w:t>
      </w:r>
      <w:r w:rsidR="0079050C" w:rsidRPr="0079050C">
        <w:t>1/</w:t>
      </w:r>
      <w:r w:rsidR="0079050C">
        <w:rPr>
          <w:lang w:val="en-US"/>
        </w:rPr>
        <w:t>T</w:t>
      </w:r>
      <w:r w:rsidR="0079050C" w:rsidRPr="0079050C">
        <w:t xml:space="preserve">2 </w:t>
      </w:r>
      <w:r w:rsidR="0079050C">
        <w:t>от концентрации</w:t>
      </w:r>
      <w:r>
        <w:t>,</w:t>
      </w:r>
      <w:r w:rsidR="0079050C">
        <w:t xml:space="preserve"> является линейной и её возможно использовать для последующего определения концентрации. </w:t>
      </w:r>
      <w:r w:rsidR="00D2033D">
        <w:t xml:space="preserve">Калибровочные графики построенные для </w:t>
      </w:r>
      <w:proofErr w:type="spellStart"/>
      <w:r w:rsidR="00D2033D">
        <w:t>карбоксилированных</w:t>
      </w:r>
      <w:proofErr w:type="spellEnd"/>
      <w:r w:rsidR="00D2033D">
        <w:t xml:space="preserve"> и </w:t>
      </w:r>
      <w:proofErr w:type="spellStart"/>
      <w:r w:rsidR="00D2033D">
        <w:t>аминированных</w:t>
      </w:r>
      <w:proofErr w:type="spellEnd"/>
      <w:r w:rsidR="00D2033D">
        <w:t xml:space="preserve"> наночастиц </w:t>
      </w:r>
      <w:r w:rsidR="00AA4D87">
        <w:rPr>
          <w:lang w:val="en-US"/>
        </w:rPr>
        <w:t>Fe</w:t>
      </w:r>
      <w:r w:rsidR="00AA4D87" w:rsidRPr="00AA4D87">
        <w:t>@</w:t>
      </w:r>
      <w:r w:rsidR="00AA4D87">
        <w:rPr>
          <w:lang w:val="en-US"/>
        </w:rPr>
        <w:t>C</w:t>
      </w:r>
      <w:r w:rsidR="00AA4D87" w:rsidRPr="00AA4D87">
        <w:t xml:space="preserve"> </w:t>
      </w:r>
      <w:r w:rsidR="00D2033D">
        <w:t xml:space="preserve">приведены на рисунке. </w:t>
      </w:r>
    </w:p>
    <w:p w14:paraId="7CAE1187" w14:textId="5B9B7F55" w:rsidR="00B606B5" w:rsidRPr="0079050C" w:rsidRDefault="00B606B5" w:rsidP="006B4121">
      <w:pPr>
        <w:ind w:firstLine="720"/>
      </w:pPr>
    </w:p>
    <w:p w14:paraId="50CC1CEB" w14:textId="4009B5CD" w:rsidR="00E14FF6" w:rsidRDefault="0079050C" w:rsidP="00E14FF6">
      <w:pPr>
        <w:keepNext/>
        <w:jc w:val="center"/>
      </w:pPr>
      <w:r>
        <w:rPr>
          <w:noProof/>
        </w:rPr>
        <w:drawing>
          <wp:inline distT="0" distB="0" distL="0" distR="0" wp14:anchorId="4F903E8E" wp14:editId="6BBCB98E">
            <wp:extent cx="4572000" cy="2743200"/>
            <wp:effectExtent l="0" t="0" r="0" b="0"/>
            <wp:docPr id="95" name="Диаграмма 95">
              <a:extLst xmlns:a="http://schemas.openxmlformats.org/drawingml/2006/main">
                <a:ext uri="{FF2B5EF4-FFF2-40B4-BE49-F238E27FC236}">
                  <a16:creationId xmlns:a16="http://schemas.microsoft.com/office/drawing/2014/main" id="{4B85DA84-11F0-D1A7-6636-77CEEE90A2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C9C9E44" w14:textId="78E2E2F8" w:rsidR="00221F00" w:rsidRDefault="00E14FF6" w:rsidP="00E14FF6">
      <w:pPr>
        <w:pStyle w:val="a4"/>
      </w:pPr>
      <w:r>
        <w:t xml:space="preserve">Рисунок  </w:t>
      </w:r>
      <w:r>
        <w:fldChar w:fldCharType="begin"/>
      </w:r>
      <w:r>
        <w:instrText xml:space="preserve"> SEQ Рисунок_ \* ARABIC </w:instrText>
      </w:r>
      <w:r>
        <w:fldChar w:fldCharType="separate"/>
      </w:r>
      <w:r w:rsidR="0096035E">
        <w:rPr>
          <w:noProof/>
        </w:rPr>
        <w:t>5</w:t>
      </w:r>
      <w:r>
        <w:fldChar w:fldCharType="end"/>
      </w:r>
      <w:r>
        <w:t xml:space="preserve"> Зависимость обратного времени релаксации от концентрации магнитных наночастиц, используемая для как калибровочная</w:t>
      </w:r>
    </w:p>
    <w:p w14:paraId="6A87BBBF" w14:textId="717872F1" w:rsidR="00B606B5" w:rsidRPr="00337D31" w:rsidRDefault="00B606B5" w:rsidP="00B606B5">
      <w:r>
        <w:tab/>
        <w:t>Метод ЯМР-</w:t>
      </w:r>
      <w:proofErr w:type="spellStart"/>
      <w:r>
        <w:t>релаксометрии</w:t>
      </w:r>
      <w:proofErr w:type="spellEnd"/>
      <w:r>
        <w:t xml:space="preserve"> так же использовался для полуколичественного определения наночастиц в клетках. </w:t>
      </w:r>
      <w:r w:rsidR="00337D31">
        <w:t>Для этого клетки, выращенные на мембране</w:t>
      </w:r>
      <w:r w:rsidR="00AA4D87">
        <w:t xml:space="preserve"> или в ячейке 24 луночного планшета</w:t>
      </w:r>
      <w:r w:rsidR="00337D31">
        <w:t>, отщеплялись при помощи раствора трипсина-</w:t>
      </w:r>
      <w:proofErr w:type="spellStart"/>
      <w:r w:rsidR="00337D31">
        <w:t>Версена</w:t>
      </w:r>
      <w:proofErr w:type="spellEnd"/>
      <w:r w:rsidR="00337D31">
        <w:t xml:space="preserve">, по методике описанной </w:t>
      </w:r>
      <w:r w:rsidR="00337D31" w:rsidRPr="00337D31">
        <w:rPr>
          <w:highlight w:val="yellow"/>
        </w:rPr>
        <w:t>[ОПИСАТЬ]</w:t>
      </w:r>
      <w:r w:rsidR="00337D31" w:rsidRPr="00337D31">
        <w:t xml:space="preserve"> </w:t>
      </w:r>
      <w:r w:rsidR="00337D31">
        <w:t>выше.</w:t>
      </w:r>
      <w:r w:rsidR="00AA4D87">
        <w:t xml:space="preserve"> </w:t>
      </w:r>
      <w:r w:rsidR="00337D31">
        <w:t xml:space="preserve"> Суспензия клеток переносилась дозатором в 1.5 мл </w:t>
      </w:r>
      <w:proofErr w:type="spellStart"/>
      <w:r w:rsidR="00337D31">
        <w:t>микроцентрифужную</w:t>
      </w:r>
      <w:proofErr w:type="spellEnd"/>
      <w:r w:rsidR="00337D31">
        <w:t xml:space="preserve"> пробирку, дважды центрифугировалась со сменой среды и, наконец, </w:t>
      </w:r>
      <w:proofErr w:type="spellStart"/>
      <w:r w:rsidR="00337D31">
        <w:t>ресуспендировалась</w:t>
      </w:r>
      <w:proofErr w:type="spellEnd"/>
      <w:r w:rsidR="00337D31">
        <w:t xml:space="preserve"> в 100 </w:t>
      </w:r>
      <w:proofErr w:type="spellStart"/>
      <w:r w:rsidR="00337D31">
        <w:t>мкл</w:t>
      </w:r>
      <w:proofErr w:type="spellEnd"/>
      <w:r w:rsidR="00337D31">
        <w:t xml:space="preserve"> </w:t>
      </w:r>
      <w:r w:rsidR="00337D31">
        <w:rPr>
          <w:lang w:val="en-US"/>
        </w:rPr>
        <w:t>DMEM</w:t>
      </w:r>
      <w:r w:rsidR="00337D31" w:rsidRPr="00337D31">
        <w:t xml:space="preserve">. </w:t>
      </w:r>
      <w:r w:rsidR="00337D31">
        <w:t>Далее проба переносилась в ячейку ЯМР-</w:t>
      </w:r>
      <w:proofErr w:type="spellStart"/>
      <w:r w:rsidR="00337D31">
        <w:t>релаксометра</w:t>
      </w:r>
      <w:proofErr w:type="spellEnd"/>
      <w:r w:rsidR="00337D31">
        <w:t xml:space="preserve"> и для неё определялось распределение времен релаксации. </w:t>
      </w:r>
    </w:p>
    <w:p w14:paraId="2DE4753D" w14:textId="77777777" w:rsidR="00723ED7" w:rsidRDefault="00000000" w:rsidP="00542A85">
      <w:pPr>
        <w:pStyle w:val="2"/>
      </w:pPr>
      <w:bookmarkStart w:id="27" w:name="_Toc125154147"/>
      <w:r>
        <w:t xml:space="preserve">Культуры </w:t>
      </w:r>
      <w:r w:rsidRPr="00542A85">
        <w:t>клеток</w:t>
      </w:r>
      <w:bookmarkEnd w:id="27"/>
    </w:p>
    <w:p w14:paraId="30727E1A" w14:textId="77777777" w:rsidR="00723ED7" w:rsidRDefault="00000000" w:rsidP="00542A85">
      <w:pPr>
        <w:pStyle w:val="3"/>
      </w:pPr>
      <w:bookmarkStart w:id="28" w:name="_Toc125154148"/>
      <w:r>
        <w:t>Поддержание культур клеток</w:t>
      </w:r>
      <w:bookmarkEnd w:id="28"/>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lastRenderedPageBreak/>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w:t>
      </w:r>
      <w:proofErr w:type="gramStart"/>
      <w:r>
        <w:t>80-90</w:t>
      </w:r>
      <w:proofErr w:type="gramEnd"/>
      <w:r>
        <w:t xml:space="preserve">%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29" w:name="_Toc125154149"/>
      <w:r>
        <w:t>Посадка культур клеток на мембраны</w:t>
      </w:r>
      <w:bookmarkEnd w:id="29"/>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39EDDF19" w:rsidR="00723ED7" w:rsidRDefault="00000000">
      <w:pPr>
        <w:pStyle w:val="3"/>
      </w:pPr>
      <w:bookmarkStart w:id="30" w:name="_Toc125154150"/>
      <w:r>
        <w:t xml:space="preserve">Изучение </w:t>
      </w:r>
      <w:bookmarkEnd w:id="30"/>
      <w:r w:rsidR="000F69C3">
        <w:t>клеток на мембране</w:t>
      </w:r>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1" w:name="_Toc125154151"/>
      <w:r>
        <w:t>МТТ-тест</w:t>
      </w:r>
      <w:bookmarkEnd w:id="31"/>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w:t>
      </w:r>
      <w:proofErr w:type="gramStart"/>
      <w:r>
        <w:t>80-90</w:t>
      </w:r>
      <w:proofErr w:type="gramEnd"/>
      <w:r>
        <w:t xml:space="preserve">%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w:t>
      </w:r>
      <w:r>
        <w:lastRenderedPageBreak/>
        <w:t xml:space="preserve">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rsidP="00FE305B">
      <w:pPr>
        <w:pStyle w:val="4"/>
      </w:pPr>
      <w:bookmarkStart w:id="32" w:name="_Toc125154152"/>
      <w:r>
        <w:t xml:space="preserve">Проточная </w:t>
      </w:r>
      <w:proofErr w:type="spellStart"/>
      <w:r>
        <w:t>цитометрия</w:t>
      </w:r>
      <w:bookmarkEnd w:id="32"/>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21CD2D5B"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5751B54D" w14:textId="3EE040B7" w:rsidR="000F69C3" w:rsidRDefault="000F69C3" w:rsidP="000F69C3">
      <w:pPr>
        <w:pStyle w:val="4"/>
      </w:pPr>
      <w:r>
        <w:t>Гистохимическое окрашивание</w:t>
      </w:r>
    </w:p>
    <w:p w14:paraId="3C1F772F" w14:textId="4D72051B" w:rsidR="000F69C3" w:rsidRPr="000F69C3" w:rsidRDefault="000F69C3">
      <w:pPr>
        <w:rPr>
          <w:lang w:val="en-US"/>
        </w:rPr>
      </w:pPr>
      <w:r w:rsidRPr="000F69C3">
        <w:rPr>
          <w:lang w:val="en-US"/>
        </w:rPr>
        <w:t>For staining with toluidine blue membranes with cells was dehydrated in ethanol and acetone, then embedded in epoxy resin (</w:t>
      </w:r>
      <w:proofErr w:type="spellStart"/>
      <w:r w:rsidRPr="000F69C3">
        <w:rPr>
          <w:lang w:val="en-US"/>
        </w:rPr>
        <w:t>Spurr</w:t>
      </w:r>
      <w:proofErr w:type="spellEnd"/>
      <w:r w:rsidRPr="000F69C3">
        <w:rPr>
          <w:lang w:val="en-US"/>
        </w:rPr>
        <w:t xml:space="preserve">, Sigma-Aldrich, USA). Semithin (900 nm thick) sections of epoxy blocks were stained with toluidine blue with the addition of 1% borax and examined under an optical </w:t>
      </w:r>
      <w:proofErr w:type="gramStart"/>
      <w:r w:rsidRPr="000F69C3">
        <w:rPr>
          <w:lang w:val="en-US"/>
        </w:rPr>
        <w:t>microscope</w:t>
      </w:r>
      <w:proofErr w:type="gramEnd"/>
    </w:p>
    <w:p w14:paraId="1D9EDB4F" w14:textId="2891D165" w:rsidR="00737A78" w:rsidRDefault="00737A78" w:rsidP="00737A78">
      <w:pPr>
        <w:pStyle w:val="4"/>
      </w:pPr>
      <w:bookmarkStart w:id="33" w:name="_Toc125154153"/>
      <w:r>
        <w:t>Конфокальная микроскопия</w:t>
      </w:r>
      <w:bookmarkEnd w:id="33"/>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445336FB" w14:textId="7031410D" w:rsidR="00EB623E" w:rsidRPr="009D5408" w:rsidRDefault="00197E2B" w:rsidP="00EB623E">
      <w:pPr>
        <w:ind w:firstLine="720"/>
      </w:pPr>
      <w:r>
        <w:t xml:space="preserve">Изображение мембран снималось в канальном режиме конфокального микроскопа. Изображение в просвечивающем режиме снималось при помощи 633 нм лазера </w:t>
      </w:r>
      <w:r>
        <w:lastRenderedPageBreak/>
        <w:t>(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68E8B753" w:rsidR="00B00E5D" w:rsidRPr="00B00E5D" w:rsidRDefault="00B00E5D" w:rsidP="00B00E5D">
      <w:pPr>
        <w:pStyle w:val="a4"/>
      </w:pPr>
      <w:r>
        <w:t xml:space="preserve">Рисунок  </w:t>
      </w:r>
      <w:r>
        <w:fldChar w:fldCharType="begin"/>
      </w:r>
      <w:r>
        <w:instrText xml:space="preserve"> SEQ Рисунок_ \* ARABIC </w:instrText>
      </w:r>
      <w:r>
        <w:fldChar w:fldCharType="separate"/>
      </w:r>
      <w:r w:rsidR="0096035E">
        <w:rPr>
          <w:noProof/>
        </w:rPr>
        <w:t>6</w:t>
      </w:r>
      <w:r>
        <w:rPr>
          <w:noProof/>
        </w:rPr>
        <w:fldChar w:fldCharType="end"/>
      </w:r>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 xml:space="preserve">с добавлением </w:t>
      </w:r>
      <w:proofErr w:type="spellStart"/>
      <w:r w:rsidR="00DB2A1F">
        <w:t>камптотецина</w:t>
      </w:r>
      <w:proofErr w:type="spellEnd"/>
      <w:r w:rsidR="00DB2A1F">
        <w:t xml:space="preserve"> соответственно.</w:t>
      </w:r>
      <w:r>
        <w:t xml:space="preserve"> </w:t>
      </w:r>
      <w:r w:rsidR="00DB2A1F">
        <w:t>Синий</w:t>
      </w:r>
      <w:r>
        <w:t xml:space="preserve">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21" w:history="1">
        <w:r w:rsidRPr="009D471F">
          <w:rPr>
            <w:rStyle w:val="a7"/>
          </w:rPr>
          <w:t>https://imagej.nih.gov/ij/macros/BatchConvert.txt</w:t>
        </w:r>
      </w:hyperlink>
      <w:r>
        <w:t>).</w:t>
      </w:r>
    </w:p>
    <w:p w14:paraId="1397ABC6" w14:textId="62273AA5"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B805DA">
        <w:instrText xml:space="preserve"> ADDIN ZOTERO_ITEM CSL_CITATION {"citationID":"xpOhQmTI","properties":{"formattedCitation":"\\super 8,9\\nosupersub{}","plainCitation":"8,9","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B805DA" w:rsidRPr="00B805DA">
        <w:rPr>
          <w:sz w:val="20"/>
          <w:vertAlign w:val="superscript"/>
        </w:rPr>
        <w:t>8,9</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B805DA">
        <w:instrText xml:space="preserve"> ADDIN ZOTERO_ITEM CSL_CITATION {"citationID":"GCUViq1i","properties":{"formattedCitation":"\\super 10\\nosupersub{}","plainCitation":"10","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B805DA" w:rsidRPr="00B805DA">
        <w:rPr>
          <w:sz w:val="20"/>
          <w:vertAlign w:val="superscript"/>
        </w:rPr>
        <w:t>10</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22"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1D75D32E" w:rsidR="00905F8A" w:rsidRPr="00C611F7" w:rsidRDefault="00C611F7" w:rsidP="00C611F7">
      <w:pPr>
        <w:pStyle w:val="a4"/>
        <w:jc w:val="left"/>
      </w:pPr>
      <w:r>
        <w:t xml:space="preserve">Рисунок  </w:t>
      </w:r>
      <w:r>
        <w:fldChar w:fldCharType="begin"/>
      </w:r>
      <w:r>
        <w:instrText xml:space="preserve"> SEQ Рисунок_ \* ARABIC </w:instrText>
      </w:r>
      <w:r>
        <w:fldChar w:fldCharType="separate"/>
      </w:r>
      <w:r w:rsidR="0096035E">
        <w:rPr>
          <w:noProof/>
        </w:rPr>
        <w:t>7</w:t>
      </w:r>
      <w:r>
        <w:rPr>
          <w:noProof/>
        </w:rPr>
        <w:fldChar w:fldCharType="end"/>
      </w:r>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proofErr w:type="gramStart"/>
      <w:r>
        <w:rPr>
          <w:lang w:val="en-US"/>
        </w:rPr>
        <w:t>B</w:t>
      </w:r>
      <w:r w:rsidRPr="00C611F7">
        <w:t>,</w:t>
      </w:r>
      <w:r>
        <w:rPr>
          <w:lang w:val="en-US"/>
        </w:rPr>
        <w:t>C</w:t>
      </w:r>
      <w:proofErr w:type="gramEnd"/>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lastRenderedPageBreak/>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47DAB7A1" w:rsidR="003847D8" w:rsidRPr="00683575" w:rsidRDefault="00683575" w:rsidP="00683575">
      <w:pPr>
        <w:pStyle w:val="a4"/>
        <w:jc w:val="left"/>
      </w:pPr>
      <w:r>
        <w:t xml:space="preserve">Рисунок  </w:t>
      </w:r>
      <w:r>
        <w:fldChar w:fldCharType="begin"/>
      </w:r>
      <w:r>
        <w:instrText xml:space="preserve"> SEQ Рисунок_ \* ARABIC </w:instrText>
      </w:r>
      <w:r>
        <w:fldChar w:fldCharType="separate"/>
      </w:r>
      <w:r w:rsidR="0096035E">
        <w:rPr>
          <w:noProof/>
        </w:rPr>
        <w:t>8</w:t>
      </w:r>
      <w:r>
        <w:rPr>
          <w:noProof/>
        </w:rPr>
        <w:fldChar w:fldCharType="end"/>
      </w:r>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5"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03D3FCF9" w:rsidR="00FE72F7" w:rsidRDefault="009409CB" w:rsidP="009409CB">
      <w:pPr>
        <w:pStyle w:val="a4"/>
        <w:jc w:val="left"/>
      </w:pPr>
      <w:r>
        <w:t xml:space="preserve">Рисунок  </w:t>
      </w:r>
      <w:r>
        <w:fldChar w:fldCharType="begin"/>
      </w:r>
      <w:r>
        <w:instrText xml:space="preserve"> SEQ Рисунок_ \* ARABIC </w:instrText>
      </w:r>
      <w:r>
        <w:fldChar w:fldCharType="separate"/>
      </w:r>
      <w:r w:rsidR="0096035E">
        <w:rPr>
          <w:noProof/>
        </w:rPr>
        <w:t>9</w:t>
      </w:r>
      <w:r>
        <w:rPr>
          <w:noProof/>
        </w:rPr>
        <w:fldChar w:fldCharType="end"/>
      </w:r>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lastRenderedPageBreak/>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75E29D8D" w:rsidR="0073337A" w:rsidRPr="0073337A" w:rsidRDefault="0073337A" w:rsidP="0073337A">
      <w:pPr>
        <w:pStyle w:val="a4"/>
        <w:jc w:val="left"/>
      </w:pPr>
      <w:r>
        <w:t xml:space="preserve">Рисунок  </w:t>
      </w:r>
      <w:r>
        <w:fldChar w:fldCharType="begin"/>
      </w:r>
      <w:r>
        <w:instrText xml:space="preserve"> SEQ Рисунок_ \* ARABIC </w:instrText>
      </w:r>
      <w:r>
        <w:fldChar w:fldCharType="separate"/>
      </w:r>
      <w:r w:rsidR="0096035E">
        <w:rPr>
          <w:noProof/>
        </w:rPr>
        <w:t>10</w:t>
      </w:r>
      <w:r>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28"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lastRenderedPageBreak/>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66D94A5D" w:rsidR="00B61B80" w:rsidRPr="006762B1" w:rsidRDefault="006762B1" w:rsidP="006762B1">
      <w:pPr>
        <w:pStyle w:val="a4"/>
        <w:jc w:val="left"/>
      </w:pPr>
      <w:r>
        <w:t xml:space="preserve">Рисунок  </w:t>
      </w:r>
      <w:r>
        <w:fldChar w:fldCharType="begin"/>
      </w:r>
      <w:r>
        <w:instrText xml:space="preserve"> SEQ Рисунок_ \* ARABIC </w:instrText>
      </w:r>
      <w:r>
        <w:fldChar w:fldCharType="separate"/>
      </w:r>
      <w:r w:rsidR="0096035E">
        <w:rPr>
          <w:noProof/>
        </w:rPr>
        <w:t>11</w:t>
      </w:r>
      <w:r>
        <w:rPr>
          <w:noProof/>
        </w:rPr>
        <w:fldChar w:fldCharType="end"/>
      </w:r>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0456135A" w:rsidR="00234125" w:rsidRPr="00692CE5" w:rsidRDefault="00234125" w:rsidP="00234125">
      <w:pPr>
        <w:pStyle w:val="a4"/>
      </w:pPr>
      <w:r>
        <w:t xml:space="preserve">Рисунок  </w:t>
      </w:r>
      <w:r>
        <w:fldChar w:fldCharType="begin"/>
      </w:r>
      <w:r>
        <w:instrText xml:space="preserve"> SEQ Рисунок_ \* ARABIC </w:instrText>
      </w:r>
      <w:r>
        <w:fldChar w:fldCharType="separate"/>
      </w:r>
      <w:r w:rsidR="0096035E">
        <w:rPr>
          <w:noProof/>
        </w:rPr>
        <w:t>12</w:t>
      </w:r>
      <w:r>
        <w:rPr>
          <w:noProof/>
        </w:rPr>
        <w:fldChar w:fldCharType="end"/>
      </w:r>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31"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2"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4" w:name="_Toc125154154"/>
      <w:r>
        <w:t>Сфероиды на мембранах</w:t>
      </w:r>
      <w:bookmarkEnd w:id="34"/>
    </w:p>
    <w:p w14:paraId="2DB82565" w14:textId="4466652C" w:rsidR="00077BBF" w:rsidRPr="00077BBF" w:rsidRDefault="00077BBF" w:rsidP="00077BBF">
      <w:pPr>
        <w:pStyle w:val="4"/>
      </w:pPr>
      <w:bookmarkStart w:id="35" w:name="_Toc125154155"/>
      <w:r>
        <w:t>Выращивание сфероидов</w:t>
      </w:r>
      <w:bookmarkEnd w:id="35"/>
    </w:p>
    <w:p w14:paraId="236DD435" w14:textId="2321EA18" w:rsidR="00233F25" w:rsidRDefault="00233F25" w:rsidP="00233F25">
      <w:pPr>
        <w:ind w:firstLine="720"/>
      </w:pPr>
      <w:r>
        <w:t xml:space="preserve">Для сравнения сфероиды из культуры фибробластов человека изготавливались методом </w:t>
      </w:r>
      <w:proofErr w:type="spellStart"/>
      <w:r>
        <w:t>агарозных</w:t>
      </w:r>
      <w:proofErr w:type="spellEnd"/>
      <w:r>
        <w:t xml:space="preserve"> </w:t>
      </w:r>
      <w:proofErr w:type="spellStart"/>
      <w:r>
        <w:t>микроячеек</w:t>
      </w:r>
      <w:proofErr w:type="spellEnd"/>
      <w:r>
        <w:t>.</w:t>
      </w:r>
      <w:r w:rsidR="00C6029D" w:rsidRPr="00C6029D">
        <w:t xml:space="preserve"> </w:t>
      </w:r>
      <w:r w:rsidR="00C6029D">
        <w:t xml:space="preserve">Для этого в ячейку планшета или чашку петри </w:t>
      </w:r>
      <w:r w:rsidR="00E95537">
        <w:t xml:space="preserve">наливается расплавленная </w:t>
      </w:r>
      <w:proofErr w:type="spellStart"/>
      <w:r w:rsidR="00E95537">
        <w:t>агароза</w:t>
      </w:r>
      <w:proofErr w:type="spellEnd"/>
      <w:r w:rsidR="00E95537">
        <w:t xml:space="preserve">,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lastRenderedPageBreak/>
        <w:t xml:space="preserve">Штампы для изготовления </w:t>
      </w:r>
      <w:proofErr w:type="spellStart"/>
      <w:r>
        <w:t>агарозных</w:t>
      </w:r>
      <w:proofErr w:type="spellEnd"/>
      <w:r>
        <w:t xml:space="preserve"> </w:t>
      </w:r>
      <w:proofErr w:type="spellStart"/>
      <w:r>
        <w:t>микроячеек</w:t>
      </w:r>
      <w:proofErr w:type="spellEnd"/>
      <w:r>
        <w:t xml:space="preserve">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w:t>
      </w:r>
      <w:proofErr w:type="spellStart"/>
      <w:r w:rsidR="00644172">
        <w:t>микроячеек</w:t>
      </w:r>
      <w:proofErr w:type="spellEnd"/>
      <w:r w:rsidR="00644172">
        <w:t xml:space="preserve">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w:t>
      </w:r>
      <w:proofErr w:type="spellStart"/>
      <w:r w:rsidR="00644172">
        <w:t>молдов</w:t>
      </w:r>
      <w:proofErr w:type="spellEnd"/>
      <w:r w:rsidR="00644172">
        <w:t xml:space="preserve">.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7F3C7D2C" w:rsidR="00801ADE" w:rsidRPr="00801ADE" w:rsidRDefault="00801ADE" w:rsidP="00801ADE">
      <w:pPr>
        <w:pStyle w:val="a4"/>
        <w:jc w:val="left"/>
      </w:pPr>
      <w:r>
        <w:t xml:space="preserve">Рисунок  </w:t>
      </w:r>
      <w:r>
        <w:fldChar w:fldCharType="begin"/>
      </w:r>
      <w:r>
        <w:instrText xml:space="preserve"> SEQ Рисунок_ \* ARABIC </w:instrText>
      </w:r>
      <w:r>
        <w:fldChar w:fldCharType="separate"/>
      </w:r>
      <w:r w:rsidR="0096035E">
        <w:rPr>
          <w:noProof/>
        </w:rPr>
        <w:t>13</w:t>
      </w:r>
      <w:r>
        <w:fldChar w:fldCharType="end"/>
      </w:r>
      <w:r w:rsidRPr="00801ADE">
        <w:t xml:space="preserve"> </w:t>
      </w:r>
      <w:r>
        <w:rPr>
          <w:lang w:val="en-US"/>
        </w:rPr>
        <w:t>A</w:t>
      </w:r>
      <w:r w:rsidRPr="00801ADE">
        <w:t xml:space="preserve"> - </w:t>
      </w:r>
      <w:r>
        <w:rPr>
          <w:lang w:val="en-US"/>
        </w:rPr>
        <w:t>c</w:t>
      </w:r>
      <w:proofErr w:type="spellStart"/>
      <w:r>
        <w:t>хематичное</w:t>
      </w:r>
      <w:proofErr w:type="spellEnd"/>
      <w:r>
        <w:t xml:space="preserve"> изображение штампа для изготовления </w:t>
      </w:r>
      <w:proofErr w:type="spellStart"/>
      <w:r>
        <w:t>микроячеек</w:t>
      </w:r>
      <w:proofErr w:type="spellEnd"/>
      <w:r w:rsidR="00F81FF0">
        <w:t xml:space="preserve">, цифры означают диаметр </w:t>
      </w:r>
      <w:proofErr w:type="spellStart"/>
      <w:r w:rsidR="00F81FF0">
        <w:t>микроячейки</w:t>
      </w:r>
      <w:proofErr w:type="spellEnd"/>
      <w:r w:rsidR="00F81FF0">
        <w:t xml:space="preserve"> в микрометрах</w:t>
      </w:r>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 xml:space="preserve">отпечаток оставленный штампом в </w:t>
      </w:r>
      <w:proofErr w:type="spellStart"/>
      <w:r>
        <w:t>агарозе</w:t>
      </w:r>
      <w:proofErr w:type="spellEnd"/>
      <w:r>
        <w:t>, налитой в чашку петри</w:t>
      </w:r>
      <w:r w:rsidR="00F81FF0">
        <w:t xml:space="preserve"> со стеклянным дном</w:t>
      </w:r>
      <w:r>
        <w:t>.</w:t>
      </w:r>
    </w:p>
    <w:p w14:paraId="3D0C7A1B" w14:textId="00F9D75D" w:rsidR="0045583B" w:rsidRDefault="00954093" w:rsidP="00233F25">
      <w:pPr>
        <w:ind w:firstLine="720"/>
      </w:pPr>
      <w:r>
        <w:t xml:space="preserve">Для изготовления </w:t>
      </w:r>
      <w:proofErr w:type="spellStart"/>
      <w:r>
        <w:t>микроячеек</w:t>
      </w:r>
      <w:proofErr w:type="spellEnd"/>
      <w:r>
        <w:t xml:space="preserve"> бралось 200 мг </w:t>
      </w:r>
      <w:proofErr w:type="spellStart"/>
      <w:r>
        <w:t>агарозы</w:t>
      </w:r>
      <w:proofErr w:type="spellEnd"/>
      <w:r>
        <w:t xml:space="preserve"> </w:t>
      </w:r>
      <w:r w:rsidRPr="0005377A">
        <w:rPr>
          <w:highlight w:val="yellow"/>
        </w:rPr>
        <w:t>[МАРКА</w:t>
      </w:r>
      <w:r w:rsidR="0005377A">
        <w:t>!!!</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w:t>
      </w:r>
      <w:proofErr w:type="spellStart"/>
      <w:r>
        <w:t>агароза</w:t>
      </w:r>
      <w:proofErr w:type="spellEnd"/>
      <w:r>
        <w:t xml:space="preserve">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w:t>
      </w:r>
      <w:proofErr w:type="spellStart"/>
      <w:r>
        <w:t>микроячейках</w:t>
      </w:r>
      <w:proofErr w:type="spellEnd"/>
      <w:r>
        <w:t xml:space="preserve">. </w:t>
      </w:r>
    </w:p>
    <w:p w14:paraId="5AA3BB02" w14:textId="53FA084B" w:rsidR="00E551BC" w:rsidRDefault="00E551BC" w:rsidP="00233F25">
      <w:pPr>
        <w:ind w:firstLine="720"/>
      </w:pPr>
      <w:r>
        <w:t xml:space="preserve">2 мл расплавленной </w:t>
      </w:r>
      <w:proofErr w:type="spellStart"/>
      <w:r>
        <w:t>агарозы</w:t>
      </w:r>
      <w:proofErr w:type="spellEnd"/>
      <w:r>
        <w:t xml:space="preserve"> наливалось в 35 мм чашку</w:t>
      </w:r>
      <w:r w:rsidR="00644172">
        <w:t xml:space="preserve">, после чего в неё устанавливался штамп. </w:t>
      </w:r>
      <w:proofErr w:type="spellStart"/>
      <w:r w:rsidR="00644172">
        <w:t>Агароза</w:t>
      </w:r>
      <w:proofErr w:type="spellEnd"/>
      <w:r w:rsidR="00644172">
        <w:t xml:space="preserve"> затвердевает в течение примерно 15 минут при комнатной температуре, после чего штамп аккуратно извлекался, оставляя углубления – </w:t>
      </w:r>
      <w:proofErr w:type="spellStart"/>
      <w:r w:rsidR="00644172">
        <w:t>микроячейки</w:t>
      </w:r>
      <w:proofErr w:type="spellEnd"/>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w:t>
      </w:r>
      <w:proofErr w:type="spellStart"/>
      <w:r>
        <w:t>монослоя</w:t>
      </w:r>
      <w:proofErr w:type="spellEnd"/>
      <w:r>
        <w:t>, отделялись при помощи раствора трипсина-</w:t>
      </w:r>
      <w:proofErr w:type="spellStart"/>
      <w:r>
        <w:t>Версена</w:t>
      </w:r>
      <w:proofErr w:type="spellEnd"/>
      <w:r>
        <w:t xml:space="preserve">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proofErr w:type="spellStart"/>
      <w:r w:rsidR="000A0859">
        <w:t>супернатант</w:t>
      </w:r>
      <w:proofErr w:type="spellEnd"/>
      <w:r w:rsidR="000A0859">
        <w:t xml:space="preserve">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w:t>
      </w:r>
      <w:proofErr w:type="spellStart"/>
      <w:r w:rsidR="000A0859">
        <w:t>гемоцитометра</w:t>
      </w:r>
      <w:proofErr w:type="spellEnd"/>
      <w:r w:rsidR="000A0859">
        <w:t xml:space="preserve">, и клетки разбавлялись до количества примерно в 400 клеток на одну </w:t>
      </w:r>
      <w:proofErr w:type="spellStart"/>
      <w:r w:rsidR="000A0859">
        <w:t>микроячейку</w:t>
      </w:r>
      <w:proofErr w:type="spellEnd"/>
      <w:r w:rsidR="000A0859">
        <w:t xml:space="preserve">. Далее суспензия клеток заливалась в ячейку, сформированную штампом в </w:t>
      </w:r>
      <w:proofErr w:type="spellStart"/>
      <w:r w:rsidR="000A0859">
        <w:t>агарозном</w:t>
      </w:r>
      <w:proofErr w:type="spellEnd"/>
      <w:r w:rsidR="000A0859">
        <w:t xml:space="preserve"> </w:t>
      </w:r>
      <w:proofErr w:type="spellStart"/>
      <w:r w:rsidR="000A0859">
        <w:t>молде</w:t>
      </w:r>
      <w:proofErr w:type="spellEnd"/>
      <w:r w:rsidR="000A0859">
        <w:t xml:space="preserve">. </w:t>
      </w:r>
    </w:p>
    <w:p w14:paraId="2C3A34BD" w14:textId="6CAE4BAB" w:rsidR="00BE4130" w:rsidRPr="00A930AD" w:rsidRDefault="00BE4130" w:rsidP="00233F25">
      <w:pPr>
        <w:ind w:firstLine="720"/>
      </w:pPr>
      <w:r>
        <w:lastRenderedPageBreak/>
        <w:t xml:space="preserve">Аналогичный подход использовался для формирования сфероидов с </w:t>
      </w:r>
      <w:proofErr w:type="spellStart"/>
      <w:r>
        <w:t>микроячейках</w:t>
      </w:r>
      <w:proofErr w:type="spellEnd"/>
      <w:r>
        <w:t xml:space="preserve">,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w:t>
      </w:r>
      <w:proofErr w:type="spellStart"/>
      <w:r>
        <w:t>агарозных</w:t>
      </w:r>
      <w:proofErr w:type="spellEnd"/>
      <w:r>
        <w:t xml:space="preserve"> </w:t>
      </w:r>
      <w:proofErr w:type="spellStart"/>
      <w:r>
        <w:t>молдах</w:t>
      </w:r>
      <w:proofErr w:type="spellEnd"/>
      <w:r>
        <w:t xml:space="preserve">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w:t>
      </w:r>
      <w:proofErr w:type="spellStart"/>
      <w:r w:rsidR="00A930AD">
        <w:t>агарозной</w:t>
      </w:r>
      <w:proofErr w:type="spellEnd"/>
      <w:r w:rsidR="00A930AD">
        <w:t xml:space="preserve"> </w:t>
      </w:r>
      <w:proofErr w:type="spellStart"/>
      <w:r w:rsidR="00A930AD">
        <w:t>микроячейке</w:t>
      </w:r>
      <w:proofErr w:type="spellEnd"/>
      <w:r w:rsidR="00A930AD">
        <w:t xml:space="preserve"> и </w:t>
      </w:r>
      <w:proofErr w:type="spellStart"/>
      <w:r w:rsidR="00A930AD">
        <w:t>сфромировавшегося</w:t>
      </w:r>
      <w:proofErr w:type="spellEnd"/>
      <w:r w:rsidR="00A930AD">
        <w:t xml:space="preserve"> сфероида приведены на изображении ниже. </w:t>
      </w:r>
    </w:p>
    <w:p w14:paraId="630CDF94" w14:textId="77777777" w:rsidR="00733C95" w:rsidRDefault="00E54930" w:rsidP="007575C5">
      <w:pPr>
        <w:keepNext/>
        <w:ind w:firstLine="720"/>
        <w:jc w:val="center"/>
      </w:pPr>
      <w:r>
        <w:rPr>
          <w:noProof/>
        </w:rPr>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0947BF26" w:rsidR="00E54930" w:rsidRDefault="00733C95" w:rsidP="00733C95">
      <w:pPr>
        <w:pStyle w:val="a4"/>
        <w:jc w:val="left"/>
      </w:pPr>
      <w:r>
        <w:t xml:space="preserve">Рисунок  </w:t>
      </w:r>
      <w:r>
        <w:fldChar w:fldCharType="begin"/>
      </w:r>
      <w:r>
        <w:instrText xml:space="preserve"> SEQ Рисунок_ \* ARABIC </w:instrText>
      </w:r>
      <w:r>
        <w:fldChar w:fldCharType="separate"/>
      </w:r>
      <w:r w:rsidR="0096035E">
        <w:rPr>
          <w:noProof/>
        </w:rPr>
        <w:t>14</w:t>
      </w:r>
      <w:r>
        <w:fldChar w:fldCharType="end"/>
      </w:r>
      <w:r>
        <w:t xml:space="preserve"> Формирование сфероида культуры клеток фибробластов человека в </w:t>
      </w:r>
      <w:proofErr w:type="spellStart"/>
      <w:r>
        <w:t>агарознной</w:t>
      </w:r>
      <w:proofErr w:type="spellEnd"/>
      <w:r>
        <w:t xml:space="preserve"> </w:t>
      </w:r>
      <w:proofErr w:type="spellStart"/>
      <w:r>
        <w:t>микроячейке</w:t>
      </w:r>
      <w:proofErr w:type="spellEnd"/>
      <w:r>
        <w:t xml:space="preserve">.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6" w:name="_Toc125154156"/>
      <w:r>
        <w:t>Численное изучение морфологических характеристик сфероидов</w:t>
      </w:r>
      <w:bookmarkEnd w:id="36"/>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w:t>
      </w:r>
      <w:proofErr w:type="spellStart"/>
      <w:r w:rsidR="00BD3831">
        <w:t>агарозные</w:t>
      </w:r>
      <w:proofErr w:type="spellEnd"/>
      <w:r w:rsidR="00BD3831">
        <w:t xml:space="preserve"> </w:t>
      </w:r>
      <w:proofErr w:type="spellStart"/>
      <w:r w:rsidR="00BD3831">
        <w:t>микроячейки</w:t>
      </w:r>
      <w:proofErr w:type="spellEnd"/>
      <w:r w:rsidR="00BD3831">
        <w:t xml:space="preserve">,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35B44226" w:rsidR="00233F25" w:rsidRDefault="00233F25" w:rsidP="00233F25">
      <w:pPr>
        <w:pStyle w:val="a4"/>
        <w:jc w:val="left"/>
      </w:pPr>
      <w:r>
        <w:t xml:space="preserve">Рисунок  </w:t>
      </w:r>
      <w:r>
        <w:fldChar w:fldCharType="begin"/>
      </w:r>
      <w:r>
        <w:instrText xml:space="preserve"> SEQ Рисунок_ \* ARABIC </w:instrText>
      </w:r>
      <w:r>
        <w:fldChar w:fldCharType="separate"/>
      </w:r>
      <w:r w:rsidR="0096035E">
        <w:rPr>
          <w:noProof/>
        </w:rPr>
        <w:t>15</w:t>
      </w:r>
      <w:r>
        <w:rPr>
          <w:noProof/>
        </w:rPr>
        <w:fldChar w:fldCharType="end"/>
      </w:r>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06AF4DB9"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B805DA">
        <w:instrText xml:space="preserve"> ADDIN ZOTERO_ITEM CSL_CITATION {"citationID":"RizEfcxW","properties":{"formattedCitation":"\\super 11\\nosupersub{}","plainCitation":"11","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B805DA" w:rsidRPr="00B805DA">
        <w:rPr>
          <w:vertAlign w:val="superscript"/>
        </w:rPr>
        <w:t>11</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lastRenderedPageBreak/>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 xml:space="preserve">для онлайн оценки качества сегментации. Модель тренировалась на </w:t>
      </w:r>
      <w:proofErr w:type="gramStart"/>
      <w:r>
        <w:t>1-2</w:t>
      </w:r>
      <w:proofErr w:type="gramEnd"/>
      <w:r>
        <w:t xml:space="preserve">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6"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7" w:history="1">
        <w:r w:rsidR="001F0CB3" w:rsidRPr="00B02B70">
          <w:rPr>
            <w:rStyle w:val="a7"/>
          </w:rPr>
          <w:t>https://github.com/arteys/PhD-scripts</w:t>
        </w:r>
      </w:hyperlink>
      <w:r w:rsidR="002C769A">
        <w:t>.</w:t>
      </w:r>
    </w:p>
    <w:p w14:paraId="42B670F9" w14:textId="77777777" w:rsidR="00450408" w:rsidRDefault="00A442E0" w:rsidP="00450408">
      <w:pPr>
        <w:keepNext/>
      </w:pPr>
      <w:r>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6D490176" w:rsidR="005844BC" w:rsidRPr="00450408" w:rsidRDefault="00450408" w:rsidP="00450408">
      <w:pPr>
        <w:pStyle w:val="a4"/>
        <w:jc w:val="left"/>
      </w:pPr>
      <w:r>
        <w:t xml:space="preserve">Рисунок  </w:t>
      </w:r>
      <w:r>
        <w:fldChar w:fldCharType="begin"/>
      </w:r>
      <w:r>
        <w:instrText xml:space="preserve"> SEQ Рисунок_ \* ARABIC </w:instrText>
      </w:r>
      <w:r>
        <w:fldChar w:fldCharType="separate"/>
      </w:r>
      <w:r w:rsidR="0096035E">
        <w:rPr>
          <w:noProof/>
        </w:rPr>
        <w:t>16</w:t>
      </w:r>
      <w:r>
        <w:rPr>
          <w:noProof/>
        </w:rPr>
        <w:fldChar w:fldCharType="end"/>
      </w:r>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w:t>
      </w:r>
      <w:proofErr w:type="gramStart"/>
      <w:r>
        <w:t>на машинном обучении</w:t>
      </w:r>
      <w:proofErr w:type="gramEnd"/>
      <w:r>
        <w:t xml:space="preserve"> часто дают не совсем однозначный результат и требуют дополнительных манипуляций для их использования, что и было проделано. </w:t>
      </w:r>
      <w:r w:rsidR="00AA0EA6">
        <w:t>В первую очередь трехцветная карта вероятностей разделялась на три канала, соответствующие разным областям на 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4F018D7E" w:rsidR="00AA0EA6" w:rsidRDefault="00AA0EA6" w:rsidP="00AA0EA6">
      <w:pPr>
        <w:pStyle w:val="a4"/>
        <w:jc w:val="left"/>
      </w:pPr>
      <w:r>
        <w:t xml:space="preserve">Рисунок  </w:t>
      </w:r>
      <w:r>
        <w:fldChar w:fldCharType="begin"/>
      </w:r>
      <w:r>
        <w:instrText xml:space="preserve"> SEQ Рисунок_ \* ARABIC </w:instrText>
      </w:r>
      <w:r>
        <w:fldChar w:fldCharType="separate"/>
      </w:r>
      <w:r w:rsidR="0096035E">
        <w:rPr>
          <w:noProof/>
        </w:rPr>
        <w:t>17</w:t>
      </w:r>
      <w:r>
        <w:rPr>
          <w:noProof/>
        </w:rPr>
        <w:fldChar w:fldCharType="end"/>
      </w:r>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proofErr w:type="gramStart"/>
      <w:r>
        <w:rPr>
          <w:lang w:val="en-US"/>
        </w:rPr>
        <w:t>B</w:t>
      </w:r>
      <w:r w:rsidRPr="00AA0EA6">
        <w:t>,</w:t>
      </w:r>
      <w:r>
        <w:rPr>
          <w:lang w:val="en-US"/>
        </w:rPr>
        <w:t>C</w:t>
      </w:r>
      <w:proofErr w:type="gramEnd"/>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lastRenderedPageBreak/>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648D919D" w:rsidR="008A12B3" w:rsidRPr="00830111" w:rsidRDefault="008A12B3" w:rsidP="008A12B3">
      <w:pPr>
        <w:pStyle w:val="a4"/>
        <w:jc w:val="left"/>
      </w:pPr>
      <w:r>
        <w:t xml:space="preserve">Рисунок  </w:t>
      </w:r>
      <w:r>
        <w:fldChar w:fldCharType="begin"/>
      </w:r>
      <w:r>
        <w:instrText xml:space="preserve"> SEQ Рисунок_ \* ARABIC </w:instrText>
      </w:r>
      <w:r>
        <w:fldChar w:fldCharType="separate"/>
      </w:r>
      <w:r w:rsidR="0096035E">
        <w:rPr>
          <w:noProof/>
        </w:rPr>
        <w:t>18</w:t>
      </w:r>
      <w:r>
        <w:rPr>
          <w:noProof/>
        </w:rPr>
        <w:fldChar w:fldCharType="end"/>
      </w:r>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41"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2"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7" w:name="_Toc125154157"/>
      <w:r>
        <w:t>Изучение сфероидов при помощи конфокального микроскопа</w:t>
      </w:r>
      <w:bookmarkEnd w:id="37"/>
    </w:p>
    <w:p w14:paraId="2957CD94" w14:textId="20BDB08B" w:rsidR="004C304B" w:rsidRDefault="00750CBE" w:rsidP="004C304B">
      <w:pPr>
        <w:ind w:firstLine="360"/>
      </w:pPr>
      <w:r>
        <w:t xml:space="preserve">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w:t>
      </w:r>
      <w:r w:rsidR="0083620B">
        <w:t>также</w:t>
      </w:r>
      <w:r>
        <w:t xml:space="preserve">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xml:space="preserve">) клеточных </w:t>
      </w:r>
      <w:proofErr w:type="spellStart"/>
      <w:r>
        <w:t>сфер</w:t>
      </w:r>
      <w:r w:rsidR="008B56E8">
        <w:t>и</w:t>
      </w:r>
      <w:r>
        <w:t>одов</w:t>
      </w:r>
      <w:proofErr w:type="spellEnd"/>
      <w:r>
        <w:t>,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B805DA">
        <w:instrText xml:space="preserve"> ADDIN ZOTERO_ITEM CSL_CITATION {"citationID":"whGmVWgW","properties":{"formattedCitation":"\\super 12\\nosupersub{}","plainCitation":"12","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B805DA" w:rsidRPr="00B805DA">
        <w:rPr>
          <w:vertAlign w:val="superscript"/>
        </w:rPr>
        <w:t>12</w:t>
      </w:r>
      <w:r w:rsidR="004C304B">
        <w:fldChar w:fldCharType="end"/>
      </w:r>
      <w:r>
        <w:t xml:space="preserve">. </w:t>
      </w:r>
    </w:p>
    <w:p w14:paraId="23045643" w14:textId="1638A4B7"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rsidR="00B805DA">
        <w:instrText xml:space="preserve"> ADDIN ZOTERO_ITEM CSL_CITATION {"citationID":"F0a7LlPI","properties":{"formattedCitation":"\\super 13\\nosupersub{}","plainCitation":"13","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00B805DA" w:rsidRPr="00B805DA">
        <w:rPr>
          <w:vertAlign w:val="superscript"/>
        </w:rPr>
        <w:t>13</w:t>
      </w:r>
      <w:r>
        <w:fldChar w:fldCharType="end"/>
      </w:r>
      <w:r>
        <w:t xml:space="preserve">, где авторы сравнивали доступный глицерин с другими существующими веществами для </w:t>
      </w:r>
      <w:r>
        <w:lastRenderedPageBreak/>
        <w:t xml:space="preserve">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w:t>
      </w:r>
      <w:proofErr w:type="spellStart"/>
      <w:r>
        <w:t>агарозных</w:t>
      </w:r>
      <w:proofErr w:type="spellEnd"/>
      <w:r>
        <w:t xml:space="preserve"> </w:t>
      </w:r>
      <w:proofErr w:type="spellStart"/>
      <w:r>
        <w:t>молдах</w:t>
      </w:r>
      <w:proofErr w:type="spellEnd"/>
      <w:r>
        <w:t xml:space="preserve">, прямо в </w:t>
      </w:r>
      <w:proofErr w:type="spellStart"/>
      <w:r>
        <w:t>молде</w:t>
      </w:r>
      <w:proofErr w:type="spellEnd"/>
      <w:r>
        <w:t xml:space="preserve">,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2821C218" w:rsidR="00626D9D" w:rsidRPr="007F1A6C" w:rsidRDefault="00796B11" w:rsidP="004C304B">
      <w:pPr>
        <w:ind w:firstLine="360"/>
      </w:pPr>
      <w:r>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w:t>
      </w:r>
      <w:r w:rsidR="00C7322D">
        <w:t>в течение</w:t>
      </w:r>
      <w:r>
        <w:t xml:space="preserve">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w:t>
      </w:r>
      <w:proofErr w:type="spellStart"/>
      <w:r>
        <w:t>пермеабилизации</w:t>
      </w:r>
      <w:proofErr w:type="spellEnd"/>
      <w:r>
        <w:t xml:space="preserve"> и нейтрализации свободного альдегида, однако это необходимо лишь при дальнейшем </w:t>
      </w:r>
      <w:proofErr w:type="spellStart"/>
      <w:r>
        <w:t>иммуноокрашивании</w:t>
      </w:r>
      <w:proofErr w:type="spellEnd"/>
      <w:r>
        <w:t xml:space="preserve">. В данном случае для окрашивания использовались низкомолекулярные органические </w:t>
      </w:r>
      <w:proofErr w:type="spellStart"/>
      <w:r>
        <w:t>флуорофоры</w:t>
      </w:r>
      <w:proofErr w:type="spellEnd"/>
      <w:r>
        <w:t xml:space="preserve">, они и так достаточно хорошо прокрашивают сфероид. </w:t>
      </w:r>
      <w:r w:rsidR="00D75E54">
        <w:t xml:space="preserve">Для окрашивания сфероидов использовался </w:t>
      </w:r>
      <w:proofErr w:type="spellStart"/>
      <w:r w:rsidR="00D75E54">
        <w:rPr>
          <w:lang w:val="en-US"/>
        </w:rPr>
        <w:t>C</w:t>
      </w:r>
      <w:r w:rsidR="00D75E54" w:rsidRPr="00D75E54">
        <w:rPr>
          <w:lang w:val="en-US"/>
        </w:rPr>
        <w:t>yto</w:t>
      </w:r>
      <w:r w:rsidR="00D75E54">
        <w:rPr>
          <w:lang w:val="en-US"/>
        </w:rPr>
        <w:t>C</w:t>
      </w:r>
      <w:r w:rsidR="00D75E54" w:rsidRPr="00D75E54">
        <w:rPr>
          <w:lang w:val="en-US"/>
        </w:rPr>
        <w:t>alcein</w:t>
      </w:r>
      <w:proofErr w:type="spellEnd"/>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 xml:space="preserve">для окрашивания ядер клеток и </w:t>
      </w:r>
      <w:r w:rsidR="009D59CA">
        <w:t xml:space="preserve">М-29 - </w:t>
      </w:r>
      <w:r w:rsidR="00D75E54">
        <w:t>экспериментальный краситель на ЭПР, предоставленный Н.П. Бельской из УРФУ, окрашивающий ЭР клеток</w:t>
      </w:r>
      <w:r w:rsidR="009D59CA">
        <w:t>, как было показано в работе</w:t>
      </w:r>
      <w:r w:rsidR="007F1A6C">
        <w:fldChar w:fldCharType="begin"/>
      </w:r>
      <w:r w:rsidR="00B805DA">
        <w:instrText xml:space="preserve"> ADDIN ZOTERO_ITEM CSL_CITATION {"citationID":"jpakp3rn","properties":{"formattedCitation":"\\super 14\\nosupersub{}","plainCitation":"14","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B805DA" w:rsidRPr="00B805DA">
        <w:rPr>
          <w:vertAlign w:val="superscript"/>
        </w:rPr>
        <w:t>14</w:t>
      </w:r>
      <w:r w:rsidR="007F1A6C">
        <w:fldChar w:fldCharType="end"/>
      </w:r>
      <w:r w:rsidR="00D75E54">
        <w:t xml:space="preserve">. </w:t>
      </w:r>
      <w:proofErr w:type="spellStart"/>
      <w:r w:rsidR="007F1A6C">
        <w:rPr>
          <w:lang w:val="en-US"/>
        </w:rPr>
        <w:t>C</w:t>
      </w:r>
      <w:r w:rsidR="007F1A6C" w:rsidRPr="00D75E54">
        <w:rPr>
          <w:lang w:val="en-US"/>
        </w:rPr>
        <w:t>yto</w:t>
      </w:r>
      <w:r w:rsidR="007F1A6C">
        <w:rPr>
          <w:lang w:val="en-US"/>
        </w:rPr>
        <w:t>C</w:t>
      </w:r>
      <w:r w:rsidR="007F1A6C" w:rsidRPr="00D75E54">
        <w:rPr>
          <w:lang w:val="en-US"/>
        </w:rPr>
        <w:t>alcein</w:t>
      </w:r>
      <w:proofErr w:type="spellEnd"/>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w:t>
      </w:r>
      <w:proofErr w:type="spellStart"/>
      <w:r w:rsidR="007F1A6C">
        <w:t>мкл</w:t>
      </w:r>
      <w:proofErr w:type="spellEnd"/>
      <w:r w:rsidR="007F1A6C">
        <w:t xml:space="preserve"> стокового раствора на 200 </w:t>
      </w:r>
      <w:proofErr w:type="spellStart"/>
      <w:r w:rsidR="007F1A6C">
        <w:t>мкл</w:t>
      </w:r>
      <w:proofErr w:type="spellEnd"/>
      <w:r w:rsidR="007F1A6C">
        <w:t xml:space="preserve">)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w:t>
      </w:r>
      <w:r w:rsidR="007F1A6C" w:rsidRPr="007F1A6C">
        <w:t>1</w:t>
      </w:r>
      <w:r w:rsidR="007F1A6C" w:rsidRPr="007F1A6C">
        <w:t xml:space="preserve"> </w:t>
      </w:r>
      <w:proofErr w:type="spellStart"/>
      <w:r w:rsidR="007F1A6C">
        <w:t>мк</w:t>
      </w:r>
      <w:proofErr w:type="spellEnd"/>
      <w:r w:rsidR="007F1A6C">
        <w:rPr>
          <w:lang w:val="en-US"/>
        </w:rPr>
        <w:t>M</w:t>
      </w:r>
      <w:r w:rsidR="007F1A6C">
        <w:t xml:space="preserve">, инкубация с ними занимала 30 минут. Краситель на ЭПР добавлялся до концентрации 5 </w:t>
      </w:r>
      <w:proofErr w:type="spellStart"/>
      <w:r w:rsidR="007F1A6C">
        <w:t>мкМ</w:t>
      </w:r>
      <w:proofErr w:type="spellEnd"/>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w:t>
      </w:r>
      <w:proofErr w:type="spellStart"/>
      <w:r>
        <w:t>агарозном</w:t>
      </w:r>
      <w:proofErr w:type="spellEnd"/>
      <w:r>
        <w:t xml:space="preserve"> </w:t>
      </w:r>
      <w:proofErr w:type="spellStart"/>
      <w:r>
        <w:t>молде</w:t>
      </w:r>
      <w:proofErr w:type="spellEnd"/>
      <w:r>
        <w:t xml:space="preserve"> время </w:t>
      </w:r>
      <w:proofErr w:type="spellStart"/>
      <w:r>
        <w:t>инбкуации</w:t>
      </w:r>
      <w:proofErr w:type="spellEnd"/>
      <w:r>
        <w:t xml:space="preserve"> необходимо было увеличить до 48 часов. Более того, после 24 часов инкубации </w:t>
      </w:r>
      <w:proofErr w:type="spellStart"/>
      <w:r>
        <w:t>агарозного</w:t>
      </w:r>
      <w:proofErr w:type="spellEnd"/>
      <w:r>
        <w:t xml:space="preserve"> </w:t>
      </w:r>
      <w:proofErr w:type="spellStart"/>
      <w:r>
        <w:t>молда</w:t>
      </w:r>
      <w:proofErr w:type="spellEnd"/>
      <w:r>
        <w:t xml:space="preserve">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w:t>
      </w:r>
      <w:proofErr w:type="spellStart"/>
      <w:r>
        <w:t>молда</w:t>
      </w:r>
      <w:proofErr w:type="spellEnd"/>
      <w:r>
        <w:t>,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4B79BF72" w:rsidR="0059759D" w:rsidRPr="00FE6ADE" w:rsidRDefault="00FE6ADE" w:rsidP="00FE6ADE">
      <w:pPr>
        <w:pStyle w:val="a4"/>
        <w:jc w:val="left"/>
      </w:pPr>
      <w:r>
        <w:t xml:space="preserve">Рисунок  </w:t>
      </w:r>
      <w:r>
        <w:fldChar w:fldCharType="begin"/>
      </w:r>
      <w:r>
        <w:instrText xml:space="preserve"> SEQ Рисунок_ \* ARABIC </w:instrText>
      </w:r>
      <w:r>
        <w:fldChar w:fldCharType="separate"/>
      </w:r>
      <w:r w:rsidR="0096035E">
        <w:rPr>
          <w:noProof/>
        </w:rPr>
        <w:t>19</w:t>
      </w:r>
      <w:r>
        <w:fldChar w:fldCharType="end"/>
      </w:r>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 xml:space="preserve">после неё. На изображениях, полученных во флуоресцентном режиме приведен конфокальный срез на середине высоты сфероида. Окрашивание </w:t>
      </w:r>
      <w:r w:rsidR="008629FA">
        <w:t>красителем М-29</w:t>
      </w:r>
      <w:r>
        <w:t>.</w:t>
      </w:r>
      <w:r w:rsidR="00551E87">
        <w:t xml:space="preserve"> </w:t>
      </w:r>
      <w:r w:rsidR="00651CC3">
        <w:t>Масштабная</w:t>
      </w:r>
      <w:r w:rsidR="00551E87">
        <w:t xml:space="preserve"> линейка – 100 мкм. </w:t>
      </w:r>
    </w:p>
    <w:p w14:paraId="1572F759" w14:textId="56BB8C22" w:rsidR="00074B9A" w:rsidRPr="00074B9A" w:rsidRDefault="00074B9A" w:rsidP="00074B9A">
      <w:pPr>
        <w:ind w:firstLine="360"/>
      </w:pPr>
      <w:r>
        <w:lastRenderedPageBreak/>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proofErr w:type="spellStart"/>
      <w:r>
        <w:rPr>
          <w:lang w:val="en-US"/>
        </w:rPr>
        <w:t>C</w:t>
      </w:r>
      <w:r w:rsidRPr="00D75E54">
        <w:rPr>
          <w:lang w:val="en-US"/>
        </w:rPr>
        <w:t>yto</w:t>
      </w:r>
      <w:r>
        <w:rPr>
          <w:lang w:val="en-US"/>
        </w:rPr>
        <w:t>C</w:t>
      </w:r>
      <w:r w:rsidRPr="00D75E54">
        <w:rPr>
          <w:lang w:val="en-US"/>
        </w:rPr>
        <w:t>alcein</w:t>
      </w:r>
      <w:proofErr w:type="spellEnd"/>
      <w:r w:rsidRPr="00D75E54">
        <w:t xml:space="preserve"> </w:t>
      </w:r>
      <w:r>
        <w:rPr>
          <w:lang w:val="en-US"/>
        </w:rPr>
        <w:t>V</w:t>
      </w:r>
      <w:r w:rsidRPr="00D75E54">
        <w:rPr>
          <w:lang w:val="en-US"/>
        </w:rPr>
        <w:t>iolet</w:t>
      </w:r>
      <w:r w:rsidRPr="00D75E54">
        <w:t xml:space="preserve"> 450</w:t>
      </w:r>
      <w:r>
        <w:t>,</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w:t>
      </w:r>
      <w:r w:rsidR="00D01C0D">
        <w:t>М-29</w:t>
      </w:r>
      <w:r>
        <w:t xml:space="preserve"> длинна волны возбуждения составляла 488 нм, испускание регистрировалось в диапазоне 440-460 нм. </w:t>
      </w:r>
    </w:p>
    <w:p w14:paraId="2BC3FAA3" w14:textId="77777777" w:rsidR="009D5408" w:rsidRPr="00DD5A3E" w:rsidRDefault="009D5408" w:rsidP="00AA0EA6"/>
    <w:p w14:paraId="229E050B" w14:textId="7C319C33" w:rsidR="00233F25" w:rsidRDefault="00450408" w:rsidP="00AA0EA6">
      <w:r>
        <w:t xml:space="preserve"> </w:t>
      </w:r>
    </w:p>
    <w:p w14:paraId="2F8BCFD6" w14:textId="17B655ED" w:rsidR="00645438" w:rsidRDefault="00327901" w:rsidP="00645438">
      <w:pPr>
        <w:pStyle w:val="2"/>
      </w:pPr>
      <w:bookmarkStart w:id="38" w:name="_Toc125154158"/>
      <w:proofErr w:type="spellStart"/>
      <w:r>
        <w:t>Сокультивирование</w:t>
      </w:r>
      <w:proofErr w:type="spellEnd"/>
      <w:r>
        <w:t xml:space="preserve"> клеток</w:t>
      </w:r>
      <w:bookmarkEnd w:id="38"/>
    </w:p>
    <w:p w14:paraId="490B2CA7" w14:textId="32E9134D" w:rsidR="00FE7E35" w:rsidRDefault="00B97EC8" w:rsidP="00FE7E35">
      <w:pPr>
        <w:pStyle w:val="3"/>
      </w:pPr>
      <w:r>
        <w:t>Посадка клеток</w:t>
      </w:r>
    </w:p>
    <w:p w14:paraId="694EC5DF" w14:textId="77777777" w:rsidR="0014675E" w:rsidRPr="0014675E" w:rsidRDefault="0014675E" w:rsidP="0014675E"/>
    <w:p w14:paraId="055FAEAF" w14:textId="77777777" w:rsidR="00723ED7" w:rsidRDefault="00000000">
      <w:pPr>
        <w:pStyle w:val="3"/>
      </w:pPr>
      <w:bookmarkStart w:id="39" w:name="_Toc125154160"/>
      <w:proofErr w:type="spellStart"/>
      <w:r>
        <w:t>rtPCR</w:t>
      </w:r>
      <w:proofErr w:type="spellEnd"/>
      <w:r>
        <w:t xml:space="preserve"> клеток</w:t>
      </w:r>
      <w:bookmarkEnd w:id="39"/>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692CE5"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692CE5"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8DA44BC" w14:textId="77777777" w:rsidR="00AA4D87" w:rsidRDefault="00000000" w:rsidP="00AA4D87">
      <w:pPr>
        <w:pStyle w:val="2"/>
        <w:numPr>
          <w:ilvl w:val="1"/>
          <w:numId w:val="10"/>
        </w:numPr>
      </w:pPr>
      <w:r>
        <w:br w:type="page"/>
      </w:r>
      <w:bookmarkStart w:id="40" w:name="_Toc125154146"/>
      <w:r w:rsidR="00AA4D87">
        <w:lastRenderedPageBreak/>
        <w:t>Подготовка иллюстраций</w:t>
      </w:r>
      <w:bookmarkEnd w:id="40"/>
      <w:r w:rsidR="00AA4D87">
        <w:t xml:space="preserve"> </w:t>
      </w:r>
    </w:p>
    <w:p w14:paraId="588B9AF7" w14:textId="77777777" w:rsidR="00AA4D87" w:rsidRDefault="00AA4D87" w:rsidP="00AA4D87">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xml:space="preserve">) моделировался объект, который после этого экспортировался </w:t>
      </w:r>
      <w:proofErr w:type="gramStart"/>
      <w:r>
        <w:t>в .</w:t>
      </w:r>
      <w:proofErr w:type="spellStart"/>
      <w:r>
        <w:t>stl</w:t>
      </w:r>
      <w:proofErr w:type="spellEnd"/>
      <w:proofErr w:type="gram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7EC4D82F" w14:textId="77777777" w:rsidR="00AA4D87" w:rsidRDefault="00AA4D87" w:rsidP="00AA4D87">
      <w:r>
        <w:tab/>
        <w:t xml:space="preserve">Далее при помощи свободного программного обеспечения </w:t>
      </w:r>
      <w:proofErr w:type="spellStart"/>
      <w:r>
        <w:t>UVTools</w:t>
      </w:r>
      <w:proofErr w:type="spellEnd"/>
      <w:r>
        <w:t xml:space="preserve"> (</w:t>
      </w:r>
      <w:hyperlink r:id="rId44">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0A676D6" w14:textId="77777777" w:rsidR="00AA4D87" w:rsidRDefault="00AA4D87" w:rsidP="00AA4D87">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6D29E201" w14:textId="41CB900C" w:rsidR="00AA4D87" w:rsidRDefault="00AA4D87" w:rsidP="00AA4D87">
      <w:r>
        <w:tab/>
        <w:t xml:space="preserve">Различные графики в работе были построены при помощи </w:t>
      </w:r>
      <w:proofErr w:type="spellStart"/>
      <w:r>
        <w:t>python</w:t>
      </w:r>
      <w:proofErr w:type="spellEnd"/>
      <w:r>
        <w:t>, с использованием пакет</w:t>
      </w:r>
      <w:r w:rsidR="00C7322D">
        <w:t>ов</w:t>
      </w:r>
      <w:r>
        <w:t xml:space="preserve"> seaborn</w:t>
      </w:r>
      <w:r>
        <w:fldChar w:fldCharType="begin"/>
      </w:r>
      <w:r w:rsidR="00B805DA">
        <w:instrText xml:space="preserve"> ADDIN ZOTERO_ITEM CSL_CITATION {"citationID":"jJDZEpio","properties":{"formattedCitation":"\\super 15\\nosupersub{}","plainCitation":"15","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fldChar w:fldCharType="separate"/>
      </w:r>
      <w:r w:rsidR="00B805DA" w:rsidRPr="00B805DA">
        <w:rPr>
          <w:vertAlign w:val="superscript"/>
        </w:rPr>
        <w:t>15</w:t>
      </w:r>
      <w:r>
        <w:fldChar w:fldCharType="end"/>
      </w:r>
      <w:r>
        <w:t xml:space="preserve"> и </w:t>
      </w:r>
      <w:r>
        <w:rPr>
          <w:lang w:val="en-US"/>
        </w:rPr>
        <w:t>matplotlib</w:t>
      </w:r>
      <w:r>
        <w:t>, исходный код скриптов для построения графиков вместе с данными,</w:t>
      </w:r>
      <w:r w:rsidRPr="009F324C">
        <w:t xml:space="preserve"> </w:t>
      </w:r>
      <w:r>
        <w:t xml:space="preserve">использованными для них выложен на </w:t>
      </w:r>
      <w:hyperlink r:id="rId45" w:history="1">
        <w:r w:rsidRPr="00706145">
          <w:rPr>
            <w:rStyle w:val="a7"/>
          </w:rPr>
          <w:t>https://github.com/arteys/PhD-scripts</w:t>
        </w:r>
      </w:hyperlink>
      <w:r w:rsidRPr="0021303D">
        <w:t xml:space="preserve">. </w:t>
      </w:r>
    </w:p>
    <w:p w14:paraId="7AD040A3" w14:textId="77D6A027" w:rsidR="00AA4D87" w:rsidRPr="00EC4946" w:rsidRDefault="00AA4D87" w:rsidP="00AA4D87">
      <w:pPr>
        <w:ind w:firstLine="360"/>
      </w:pPr>
      <w:r>
        <w:tab/>
        <w:t xml:space="preserve"> Для выравнивания яркости и контрастности многомерных изображений, полученных при помощи конфокального микроскопа, по </w:t>
      </w:r>
      <w:r>
        <w:rPr>
          <w:lang w:val="en-US"/>
        </w:rPr>
        <w:t>z</w:t>
      </w:r>
      <w:r w:rsidRPr="009D5408">
        <w:t>-</w:t>
      </w:r>
      <w:r>
        <w:t xml:space="preserve">оси использовался плагин для </w:t>
      </w:r>
      <w:r>
        <w:rPr>
          <w:lang w:val="en-US"/>
        </w:rPr>
        <w:t>ImageJ</w:t>
      </w:r>
      <w:r>
        <w:t xml:space="preserve"> </w:t>
      </w:r>
      <w:proofErr w:type="spellStart"/>
      <w:r w:rsidRPr="009D5408">
        <w:t>Stack</w:t>
      </w:r>
      <w:proofErr w:type="spellEnd"/>
      <w:r w:rsidRPr="009D5408">
        <w:t xml:space="preserve"> </w:t>
      </w:r>
      <w:proofErr w:type="spellStart"/>
      <w:r w:rsidRPr="009D5408">
        <w:t>Contrast</w:t>
      </w:r>
      <w:proofErr w:type="spellEnd"/>
      <w:r w:rsidRPr="009D5408">
        <w:t xml:space="preserve"> </w:t>
      </w:r>
      <w:proofErr w:type="spellStart"/>
      <w:r w:rsidRPr="009D5408">
        <w:t>Adjustment</w:t>
      </w:r>
      <w:proofErr w:type="spellEnd"/>
      <w:r w:rsidRPr="009D5408">
        <w:t xml:space="preserve"> </w:t>
      </w:r>
      <w:proofErr w:type="spellStart"/>
      <w:r w:rsidRPr="009D5408">
        <w:t>Plugin</w:t>
      </w:r>
      <w:proofErr w:type="spellEnd"/>
      <w:r>
        <w:t xml:space="preserve">, доступный по ссылке </w:t>
      </w:r>
      <w:hyperlink r:id="rId46" w:history="1">
        <w:r w:rsidRPr="00CA5797">
          <w:rPr>
            <w:rStyle w:val="a7"/>
          </w:rPr>
          <w:t>https://imagej.nih.gov/ij/plugins/stack-contrast/index.htm</w:t>
        </w:r>
      </w:hyperlink>
      <w:r>
        <w:t>.</w:t>
      </w:r>
      <w:r w:rsidRPr="00550A79">
        <w:t xml:space="preserve"> </w:t>
      </w:r>
      <w:r>
        <w:t xml:space="preserve">Для цветового кодирования по </w:t>
      </w:r>
      <w:r>
        <w:rPr>
          <w:lang w:val="en-US"/>
        </w:rPr>
        <w:t>z</w:t>
      </w:r>
      <w:r w:rsidRPr="00550A79">
        <w:t>-</w:t>
      </w:r>
      <w:r>
        <w:t xml:space="preserve">оси использовался плагин </w:t>
      </w:r>
      <w:r w:rsidRPr="00550A79">
        <w:t>Z-</w:t>
      </w:r>
      <w:proofErr w:type="spellStart"/>
      <w:r w:rsidRPr="00550A79">
        <w:t>stack</w:t>
      </w:r>
      <w:proofErr w:type="spellEnd"/>
      <w:r w:rsidRPr="00550A79">
        <w:t xml:space="preserve"> </w:t>
      </w:r>
      <w:proofErr w:type="spellStart"/>
      <w:r w:rsidRPr="00550A79">
        <w:t>Depth</w:t>
      </w:r>
      <w:proofErr w:type="spellEnd"/>
      <w:r w:rsidRPr="00550A79">
        <w:t xml:space="preserve"> Color Code</w:t>
      </w:r>
      <w:r>
        <w:t xml:space="preserve">, доступный по ссылке </w:t>
      </w:r>
      <w:hyperlink r:id="rId47" w:history="1">
        <w:r w:rsidRPr="00CA5797">
          <w:rPr>
            <w:rStyle w:val="a7"/>
          </w:rPr>
          <w:t>https://github.com/ekatrukha/ZstackDepthColorCode</w:t>
        </w:r>
      </w:hyperlink>
      <w:r>
        <w:t xml:space="preserve">. Трехмерная визуализация осуществлялась при помощи функции </w:t>
      </w:r>
      <w:r w:rsidRPr="00EC4946">
        <w:t>3</w:t>
      </w:r>
      <w:r>
        <w:rPr>
          <w:lang w:val="en-US"/>
        </w:rPr>
        <w:t>d</w:t>
      </w:r>
      <w:r w:rsidRPr="00EC4946">
        <w:t xml:space="preserve"> </w:t>
      </w:r>
      <w:r>
        <w:rPr>
          <w:lang w:val="en-US"/>
        </w:rPr>
        <w:t>project</w:t>
      </w:r>
      <w:r w:rsidRPr="00EC4946">
        <w:t xml:space="preserve"> </w:t>
      </w:r>
      <w:r>
        <w:t xml:space="preserve">в </w:t>
      </w:r>
      <w:r>
        <w:rPr>
          <w:lang w:val="en-US"/>
        </w:rPr>
        <w:t>ImageJ</w:t>
      </w:r>
      <w:r>
        <w:t xml:space="preserve">, а так же библиотеки для </w:t>
      </w:r>
      <w:r>
        <w:rPr>
          <w:lang w:val="en-US"/>
        </w:rPr>
        <w:t>python</w:t>
      </w:r>
      <w:r>
        <w:t xml:space="preserve"> </w:t>
      </w:r>
      <w:proofErr w:type="spellStart"/>
      <w:r>
        <w:rPr>
          <w:lang w:val="en-US"/>
        </w:rPr>
        <w:t>napari</w:t>
      </w:r>
      <w:proofErr w:type="spellEnd"/>
      <w:r>
        <w:rPr>
          <w:lang w:val="en-US"/>
        </w:rPr>
        <w:fldChar w:fldCharType="begin"/>
      </w:r>
      <w:r w:rsidR="00B805DA">
        <w:instrText xml:space="preserve"> ADDIN ZOTERO_ITEM CSL_CITATION {"citationID":"pMaoycpe","properties":{"formattedCitation":"\\super 16\\nosupersub{}","plainCitation":"16","noteIndex":0},"citationItems":[{"id":5416,"uris":["http://zotero.org/users/9952283/items/GIFJC648"],"itemData":{"id":5416,"type":"software","abstract":"pre-release 0.4.17rc8","license":"BSD 3-Clause \"New\" or \"Revised\" License, Open Access","note":"DOI: 10.5281/ZENODO.3555620","publisher":"Zenodo","source":"DOI.org (Datacite)","title":"napari: a multi-dimensional image viewer for Python","title-short":"napari","URL":"https://zenodo.org/record/3555620","version":"v0.4.17rc8","author":[{"family":"Sofroniew, Nicholas","given":""},{"family":"Lambert, Talley","given":""},{"family":"Evans, Kira","given":""},{"family":"Nunez-Iglesias, Juan","given":""},{"family":"Bokota, Grzegorz","given":""},{"family":"Winston, Philip","given":""},{"family":"Peña-Castellanos, Gonzalo","given":""},{"family":"Yamauchi, Kevin","given":""},{"family":"Bussonnier, Matthias","given":""},{"family":"Doncila Pop, Draga","given":""},{"family":"Can Solak, Ahmet","given":""},{"family":"Liu, Ziyang","given":""},{"family":"Wadhwa, Pam","given":""},{"family":"Burt, Alister","given":""},{"family":"Buckley, Genevieve","given":""},{"family":"Sweet, Andrew","given":""},{"family":"Migas, Lukasz","given":""},{"family":"Hilsenstein, Volker","given":""},{"family":"Gaifas, Lorenzo","given":""},{"family":"Bragantini, Jordão","given":""},{"family":"Rodríguez-Guerra, Jaime","given":""},{"family":"Muñoz, Hector","given":""},{"family":"Freeman, Jeremy","given":""},{"family":"Boone, Peter","given":""},{"family":"Lowe, Alan","given":""},{"family":"Gohlke, Christoph","given":""},{"family":"Royer, Loic","given":""},{"family":"PIERRÉ, Andrea","given":""},{"family":"Har-Gil, Hagai","given":""},{"family":"McGovern, Abigail","given":""}],"accessed":{"date-parts":[["2023",1,23]]},"issued":{"date-parts":[["2022",11,3]]}}}],"schema":"https://github.com/citation-style-language/schema/raw/master/csl-citation.json"} </w:instrText>
      </w:r>
      <w:r>
        <w:rPr>
          <w:lang w:val="en-US"/>
        </w:rPr>
        <w:fldChar w:fldCharType="separate"/>
      </w:r>
      <w:r w:rsidR="00B805DA" w:rsidRPr="00B805DA">
        <w:rPr>
          <w:vertAlign w:val="superscript"/>
        </w:rPr>
        <w:t>16</w:t>
      </w:r>
      <w:r>
        <w:rPr>
          <w:lang w:val="en-US"/>
        </w:rPr>
        <w:fldChar w:fldCharType="end"/>
      </w:r>
      <w:r w:rsidRPr="00EC4946">
        <w:t xml:space="preserve"> </w:t>
      </w:r>
      <w:r>
        <w:t xml:space="preserve">и пакета </w:t>
      </w:r>
      <w:r w:rsidRPr="00EC4946">
        <w:t>Drishti</w:t>
      </w:r>
      <w:r>
        <w:fldChar w:fldCharType="begin"/>
      </w:r>
      <w:r w:rsidR="00B805DA">
        <w:instrText xml:space="preserve"> ADDIN ZOTERO_ITEM CSL_CITATION {"citationID":"nru7G6CQ","properties":{"formattedCitation":"\\super 17\\nosupersub{}","plainCitation":"17","noteIndex":0},"citationItems":[{"id":5414,"uris":["http://zotero.org/users/9952283/items/DP5BXZGR"],"itemData":{"id":5414,"type":"article-journal","abstract":"Automatic video tracking has become a standard tool for investigating the social behaviour of insects. The recent integration of computer vision in tracking technologies will probably lead to fully automated behavioural pattern classification within the next few years. However, many current systems rely on offline data analysis and use computationally expensive techniques to track pre-recorded videos. To address this gap, we developed BACH (Behaviour Analysis maCHine), a software that performs video tracking of insect groups in real time. BACH uses object recognition via convolutional neural networks and identifies individually tagged insects via an existing matrix code recognition algorithm. We compared the tracking performances of BACH and a human observer (HO) across a series of short videos of ants moving in a two-dimensional arena. We found that BACH detected ant shapes only slightly worse than the HO. However, its matrix code-mediated identification of individual ants only attained human-comparable levels when ants moved relatively slowly, and fell when ants walked relatively fast. This happened because BACH had a relatively low efficiency in detecting matrix codes in blurry images of ants walking at high speeds. BACH needs to undergo hardware and software adjustments to overcome its present limits. Nevertheless, our study emphasizes the possibility of, and the need for, further integrating real-time data analysis into the study of animal behaviour. This will accelerate data generation, visualization and sharing, opening possibilities for conducting fully remote collaborative experiments.","container-title":"Royal Society Open Science","DOI":"10.1098/rsos.202033","ISSN":"2054-5703","issue":"3","journalAbbreviation":"R. Soc. open sci.","language":"en","page":"rsos.202033, 202033","source":"DOI.org (Crossref)","title":"Integrating real-time data analysis into automatic tracking of social insects","volume":"8","author":[{"family":"Sclocco","given":"Alessio"},{"family":"Ong","given":"Shirlyn Jia Yun"},{"family":"Pyay Aung","given":"Sai Yan"},{"family":"Teseo","given":"Serafino"}],"issued":{"date-parts":[["2021",3]]}}}],"schema":"https://github.com/citation-style-language/schema/raw/master/csl-citation.json"} </w:instrText>
      </w:r>
      <w:r>
        <w:fldChar w:fldCharType="separate"/>
      </w:r>
      <w:r w:rsidR="00B805DA" w:rsidRPr="00B805DA">
        <w:rPr>
          <w:vertAlign w:val="superscript"/>
        </w:rPr>
        <w:t>17</w:t>
      </w:r>
      <w:r>
        <w:fldChar w:fldCharType="end"/>
      </w:r>
      <w:r w:rsidRPr="00EC4946">
        <w:t xml:space="preserve">. </w:t>
      </w:r>
      <w:r>
        <w:t xml:space="preserve">В случае использования </w:t>
      </w:r>
      <w:proofErr w:type="spellStart"/>
      <w:r>
        <w:rPr>
          <w:lang w:val="en-US"/>
        </w:rPr>
        <w:t>napari</w:t>
      </w:r>
      <w:proofErr w:type="spellEnd"/>
      <w:r w:rsidRPr="00EC4946">
        <w:t xml:space="preserve"> </w:t>
      </w:r>
      <w:r>
        <w:t xml:space="preserve">соответствующие скрипты так же доступны в репозитории </w:t>
      </w:r>
      <w:hyperlink r:id="rId48" w:history="1">
        <w:r w:rsidRPr="00706145">
          <w:rPr>
            <w:rStyle w:val="a7"/>
          </w:rPr>
          <w:t>https://github.com/arteys/PhD-scripts</w:t>
        </w:r>
      </w:hyperlink>
      <w:r>
        <w:rPr>
          <w:rStyle w:val="a7"/>
        </w:rPr>
        <w:t>.</w:t>
      </w:r>
    </w:p>
    <w:p w14:paraId="2E6F39AE" w14:textId="6C986930" w:rsidR="00AA4D87" w:rsidRDefault="00AA4D87">
      <w:pPr>
        <w:rPr>
          <w:rFonts w:ascii="Calibri" w:eastAsia="Calibri" w:hAnsi="Calibri" w:cs="Calibri"/>
          <w:b/>
          <w:color w:val="000000"/>
          <w:sz w:val="32"/>
          <w:szCs w:val="32"/>
        </w:rPr>
      </w:pPr>
      <w:r>
        <w:rPr>
          <w:rFonts w:ascii="Calibri" w:eastAsia="Calibri" w:hAnsi="Calibri" w:cs="Calibri"/>
          <w:b/>
          <w:color w:val="000000"/>
          <w:sz w:val="32"/>
          <w:szCs w:val="32"/>
        </w:rPr>
        <w:br w:type="page"/>
      </w:r>
    </w:p>
    <w:p w14:paraId="55B601D4" w14:textId="1FB2BD55" w:rsidR="00723ED7" w:rsidRDefault="00000000" w:rsidP="00B83A01">
      <w:pPr>
        <w:pStyle w:val="1"/>
      </w:pPr>
      <w:bookmarkStart w:id="41" w:name="_Toc125154161"/>
      <w:r>
        <w:lastRenderedPageBreak/>
        <w:t>Результаты и обсуждение</w:t>
      </w:r>
      <w:bookmarkEnd w:id="41"/>
    </w:p>
    <w:p w14:paraId="42710C0A" w14:textId="77777777" w:rsidR="00723ED7" w:rsidRDefault="00000000" w:rsidP="00B83A01">
      <w:pPr>
        <w:pStyle w:val="2"/>
      </w:pPr>
      <w:bookmarkStart w:id="42" w:name="_Toc125154162"/>
      <w:r>
        <w:t xml:space="preserve">Конструкция первичного </w:t>
      </w:r>
      <w:proofErr w:type="spellStart"/>
      <w:r>
        <w:t>молда</w:t>
      </w:r>
      <w:proofErr w:type="spellEnd"/>
      <w:r>
        <w:t xml:space="preserve"> и изготовление вторичного</w:t>
      </w:r>
      <w:bookmarkEnd w:id="42"/>
    </w:p>
    <w:p w14:paraId="05E7B64D" w14:textId="53018A2C"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w:t>
      </w:r>
      <w:proofErr w:type="gramStart"/>
      <w:r>
        <w:t>в качестве</w:t>
      </w:r>
      <w:r w:rsidR="00847916">
        <w:t xml:space="preserve"> форм (</w:t>
      </w:r>
      <w:proofErr w:type="spellStart"/>
      <w:r>
        <w:t>молдов</w:t>
      </w:r>
      <w:proofErr w:type="spellEnd"/>
      <w:r>
        <w:t>)</w:t>
      </w:r>
      <w:proofErr w:type="gramEnd"/>
      <w:r>
        <w:t xml:space="preserve"> в которых </w:t>
      </w:r>
      <w:r w:rsidR="00BC7337">
        <w:t xml:space="preserve">бы </w:t>
      </w:r>
      <w:r>
        <w:t>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9"/>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0"/>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51"/>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43" w:name="_Toc125154163"/>
      <w:r>
        <w:t>Изготовление мембраны</w:t>
      </w:r>
      <w:bookmarkEnd w:id="43"/>
    </w:p>
    <w:p w14:paraId="63FE014C" w14:textId="0BC84F63" w:rsidR="00723ED7" w:rsidRDefault="00000000" w:rsidP="006C65AA">
      <w:pPr>
        <w:pStyle w:val="3"/>
      </w:pPr>
      <w:bookmarkStart w:id="44" w:name="_Toc125154164"/>
      <w:r>
        <w:t xml:space="preserve">Соотношение </w:t>
      </w:r>
      <w:proofErr w:type="gramStart"/>
      <w:r>
        <w:t xml:space="preserve">компонентов </w:t>
      </w:r>
      <w:r w:rsidR="002D7966" w:rsidRPr="002D7966">
        <w:t xml:space="preserve"> </w:t>
      </w:r>
      <w:r w:rsidR="002D7966" w:rsidRPr="002D7966">
        <w:rPr>
          <w:highlight w:val="yellow"/>
        </w:rPr>
        <w:t>[</w:t>
      </w:r>
      <w:proofErr w:type="gramEnd"/>
      <w:r w:rsidR="002D7966" w:rsidRPr="002D7966">
        <w:rPr>
          <w:highlight w:val="yellow"/>
        </w:rPr>
        <w:t>ВПИСАТЬ СЮДА ОБОЗНАЧЕНИЯ КОТОРЫЕ ИСПОЛЬЗУЮТСЯ ДАЛЬШЕ]</w:t>
      </w:r>
      <w:bookmarkEnd w:id="44"/>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5" w:name="_Toc125154165"/>
      <w:proofErr w:type="spellStart"/>
      <w:r>
        <w:t>Глутаральдегидная</w:t>
      </w:r>
      <w:proofErr w:type="spellEnd"/>
      <w:r>
        <w:t xml:space="preserve"> </w:t>
      </w:r>
      <w:proofErr w:type="spellStart"/>
      <w:r>
        <w:t>коньюгация</w:t>
      </w:r>
      <w:bookmarkEnd w:id="45"/>
      <w:proofErr w:type="spellEnd"/>
    </w:p>
    <w:p w14:paraId="51D2D07B" w14:textId="4954D1E8"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B805DA">
        <w:instrText xml:space="preserve"> ADDIN ZOTERO_ITEM CSL_CITATION {"citationID":"g6fDxOAk","properties":{"formattedCitation":"\\super 18\\nosupersub{}","plainCitation":"18","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B805DA" w:rsidRPr="00B805DA">
        <w:rPr>
          <w:vertAlign w:val="superscript"/>
        </w:rPr>
        <w:t>18</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B805DA">
        <w:instrText xml:space="preserve"> ADDIN ZOTERO_ITEM CSL_CITATION {"citationID":"eHdVgcg7","properties":{"formattedCitation":"\\super 7\\nosupersub{}","plainCitation":"7","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B805DA" w:rsidRPr="00B805DA">
        <w:rPr>
          <w:vertAlign w:val="superscript"/>
        </w:rPr>
        <w:t>7</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fldChar w:fldCharType="begin"/>
      </w:r>
      <w:r>
        <w:instrText xml:space="preserve"> SEQ Таблица \* ARABIC </w:instrText>
      </w:r>
      <w:r>
        <w:fldChar w:fldCharType="separate"/>
      </w:r>
      <w:r w:rsidR="002D59EA">
        <w:rPr>
          <w:noProof/>
        </w:rPr>
        <w:t>1</w:t>
      </w:r>
      <w:r>
        <w:rPr>
          <w:noProof/>
        </w:rPr>
        <w:fldChar w:fldCharType="end"/>
      </w:r>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w:t>
      </w:r>
      <w:proofErr w:type="gramStart"/>
      <w:r>
        <w:t>что</w:t>
      </w:r>
      <w:proofErr w:type="gramEnd"/>
      <w:r>
        <w:t xml:space="preserve">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6" w:name="_Toc125154166"/>
      <w:r>
        <w:t xml:space="preserve">EDC </w:t>
      </w:r>
      <w:proofErr w:type="spellStart"/>
      <w:r>
        <w:t>коньюгация</w:t>
      </w:r>
      <w:bookmarkEnd w:id="46"/>
      <w:proofErr w:type="spellEnd"/>
    </w:p>
    <w:p w14:paraId="51F0E19F" w14:textId="1E1ADFAB"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B805DA">
        <w:instrText xml:space="preserve"> ADDIN ZOTERO_ITEM CSL_CITATION {"citationID":"ipdP6BoB","properties":{"formattedCitation":"\\super 19\\nosupersub{}","plainCitation":"19","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B805DA" w:rsidRPr="00B805DA">
        <w:rPr>
          <w:vertAlign w:val="superscript"/>
        </w:rPr>
        <w:t>19</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B805DA">
        <w:instrText xml:space="preserve"> ADDIN ZOTERO_ITEM CSL_CITATION {"citationID":"woOa9ji2","properties":{"formattedCitation":"\\super 20\\nosupersub{}","plainCitation":"20","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B805DA" w:rsidRPr="00B805DA">
        <w:rPr>
          <w:vertAlign w:val="superscript"/>
        </w:rPr>
        <w:t>20</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3</w:t>
      </w:r>
      <w:r>
        <w:rPr>
          <w:noProof/>
        </w:rPr>
        <w:fldChar w:fldCharType="end"/>
      </w:r>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4AB7BD49"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B805DA">
        <w:instrText xml:space="preserve"> ADDIN ZOTERO_ITEM CSL_CITATION {"citationID":"UOguzefx","properties":{"formattedCitation":"\\super 21\\nosupersub{}","plainCitation":"21","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B805DA" w:rsidRPr="00B805DA">
        <w:rPr>
          <w:vertAlign w:val="superscript"/>
        </w:rPr>
        <w:t>21</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B805DA">
        <w:instrText xml:space="preserve"> ADDIN ZOTERO_ITEM CSL_CITATION {"citationID":"sOrkJhRY","properties":{"formattedCitation":"\\super 22\\nosupersub{}","plainCitation":"22","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B805DA" w:rsidRPr="00B805DA">
        <w:rPr>
          <w:vertAlign w:val="superscript"/>
        </w:rPr>
        <w:t>22</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4</w:t>
      </w:r>
      <w:r>
        <w:rPr>
          <w:noProof/>
        </w:rPr>
        <w:fldChar w:fldCharType="end"/>
      </w:r>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67CFD242" w:rsidR="00A4172F" w:rsidRPr="0083620B" w:rsidRDefault="00A4172F" w:rsidP="00A4172F">
      <w:pPr>
        <w:pStyle w:val="a4"/>
      </w:pPr>
      <w:r>
        <w:t xml:space="preserve">Рисунок </w:t>
      </w:r>
      <w:r>
        <w:fldChar w:fldCharType="begin"/>
      </w:r>
      <w:r>
        <w:instrText xml:space="preserve"> SEQ Рисунок \* ARABIC </w:instrText>
      </w:r>
      <w:r>
        <w:fldChar w:fldCharType="separate"/>
      </w:r>
      <w:r w:rsidR="002D59EA">
        <w:rPr>
          <w:noProof/>
        </w:rPr>
        <w:t>5</w:t>
      </w:r>
      <w:r>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r w:rsidR="0083620B">
        <w:t>, заметны пузыри</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proofErr w:type="gramStart"/>
      <w:r>
        <w:t>В конечном итоге</w:t>
      </w:r>
      <w:proofErr w:type="gramEnd"/>
      <w:r>
        <w:t xml:space="preserve">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7" w:name="_Toc125154167"/>
      <w:r>
        <w:t>Процесс изготовления мембраны</w:t>
      </w:r>
      <w:bookmarkEnd w:id="47"/>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6"/>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8" w:name="_Toc125154168"/>
      <w:r>
        <w:t xml:space="preserve">Полимеризация и отделение мембраны от </w:t>
      </w:r>
      <w:proofErr w:type="spellStart"/>
      <w:r>
        <w:t>молда</w:t>
      </w:r>
      <w:bookmarkEnd w:id="48"/>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w:t>
      </w:r>
      <w:proofErr w:type="gramStart"/>
      <w:r>
        <w:t>полимеризация</w:t>
      </w:r>
      <w:proofErr w:type="gramEnd"/>
      <w:r>
        <w:t xml:space="preserve">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7"/>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8"/>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9" w:name="_Toc125154169"/>
      <w:r>
        <w:t>Влияние технологии 3</w:t>
      </w:r>
      <w:r>
        <w:rPr>
          <w:lang w:val="en-US"/>
        </w:rPr>
        <w:t>d</w:t>
      </w:r>
      <w:r w:rsidRPr="00433423">
        <w:t xml:space="preserve"> </w:t>
      </w:r>
      <w:r>
        <w:t>печати на мембрану</w:t>
      </w:r>
      <w:bookmarkEnd w:id="49"/>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50" w:name="_Toc125154170"/>
      <w:r>
        <w:t>FDM технология</w:t>
      </w:r>
      <w:bookmarkEnd w:id="50"/>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9"/>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60"/>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1" w:name="_Toc125154171"/>
      <w:r>
        <w:t>MSLA технология</w:t>
      </w:r>
      <w:bookmarkEnd w:id="51"/>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61"/>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w:t>
      </w:r>
      <w:proofErr w:type="gramStart"/>
      <w:r>
        <w:rPr>
          <w:color w:val="000000"/>
        </w:rPr>
        <w:t>в конечном итоге</w:t>
      </w:r>
      <w:proofErr w:type="gramEnd"/>
      <w:r>
        <w:rPr>
          <w:color w:val="000000"/>
        </w:rPr>
        <w:t xml:space="preserve">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2"/>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2" w:name="_Toc125154172"/>
      <w:r>
        <w:t>Микрорельеф</w:t>
      </w:r>
      <w:bookmarkEnd w:id="52"/>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несколько отличается для разных доступных на рынке моделей принтера), а по оси z разрешение ограничено высотой слоя (</w:t>
      </w:r>
      <w:proofErr w:type="gramStart"/>
      <w:r>
        <w:t>25-50</w:t>
      </w:r>
      <w:proofErr w:type="gramEnd"/>
      <w:r>
        <w:t xml:space="preserve">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63"/>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4"/>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5"/>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6"/>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7"/>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044F964D" w:rsidR="00723ED7" w:rsidRDefault="00667BCC" w:rsidP="00667BCC">
      <w:pPr>
        <w:keepNext/>
        <w:ind w:firstLine="708"/>
        <w:jc w:val="center"/>
      </w:pPr>
      <w:r>
        <w:rPr>
          <w:noProof/>
        </w:rPr>
        <w:drawing>
          <wp:inline distT="0" distB="0" distL="0" distR="0" wp14:anchorId="61391B0C" wp14:editId="71A0BCF1">
            <wp:extent cx="5400000" cy="2160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a:ln>
                      <a:noFill/>
                    </a:ln>
                  </pic:spPr>
                </pic:pic>
              </a:graphicData>
            </a:graphic>
          </wp:inline>
        </w:drawing>
      </w:r>
    </w:p>
    <w:p w14:paraId="33C864A6" w14:textId="5948EA98" w:rsidR="00723ED7" w:rsidRPr="00667BCC"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r w:rsidR="00667BCC" w:rsidRPr="00667BCC">
        <w:rPr>
          <w:i/>
          <w:color w:val="000000"/>
          <w:sz w:val="20"/>
          <w:szCs w:val="20"/>
        </w:rPr>
        <w:t xml:space="preserve"> (</w:t>
      </w:r>
      <w:r w:rsidR="00667BCC">
        <w:rPr>
          <w:i/>
          <w:color w:val="000000"/>
          <w:sz w:val="20"/>
          <w:szCs w:val="20"/>
          <w:lang w:val="en-US"/>
        </w:rPr>
        <w:t>A</w:t>
      </w:r>
      <w:r w:rsidR="00667BCC" w:rsidRPr="00667BCC">
        <w:rPr>
          <w:i/>
          <w:color w:val="000000"/>
          <w:sz w:val="20"/>
          <w:szCs w:val="20"/>
        </w:rPr>
        <w:t xml:space="preserve">) </w:t>
      </w:r>
      <w:r w:rsidR="00667BCC">
        <w:rPr>
          <w:i/>
          <w:color w:val="000000"/>
          <w:sz w:val="20"/>
          <w:szCs w:val="20"/>
        </w:rPr>
        <w:t>и под углом в 60 градусов (</w:t>
      </w:r>
      <w:r w:rsidR="00667BCC">
        <w:rPr>
          <w:i/>
          <w:color w:val="000000"/>
          <w:sz w:val="20"/>
          <w:szCs w:val="20"/>
          <w:lang w:val="en-US"/>
        </w:rPr>
        <w:t>B</w:t>
      </w:r>
      <w:r w:rsidR="00667BCC" w:rsidRPr="00667BCC">
        <w:rPr>
          <w:i/>
          <w:color w:val="000000"/>
          <w:sz w:val="20"/>
          <w:szCs w:val="20"/>
        </w:rPr>
        <w:t xml:space="preserve">). </w:t>
      </w:r>
      <w:r w:rsidR="00667BCC">
        <w:rPr>
          <w:i/>
          <w:color w:val="000000"/>
          <w:sz w:val="20"/>
          <w:szCs w:val="20"/>
        </w:rPr>
        <w:t>3</w:t>
      </w:r>
      <w:r w:rsidR="00667BCC">
        <w:rPr>
          <w:i/>
          <w:color w:val="000000"/>
          <w:sz w:val="20"/>
          <w:szCs w:val="20"/>
          <w:lang w:val="en-US"/>
        </w:rPr>
        <w:t>d</w:t>
      </w:r>
      <w:r w:rsidR="00667BCC" w:rsidRPr="00667BCC">
        <w:rPr>
          <w:i/>
          <w:color w:val="000000"/>
          <w:sz w:val="20"/>
          <w:szCs w:val="20"/>
        </w:rPr>
        <w:t xml:space="preserve"> </w:t>
      </w:r>
      <w:r w:rsidR="00667BCC">
        <w:rPr>
          <w:i/>
          <w:color w:val="000000"/>
          <w:sz w:val="20"/>
          <w:szCs w:val="20"/>
        </w:rPr>
        <w:t xml:space="preserve">реконструкция выполнена при помощи </w:t>
      </w:r>
      <w:r w:rsidR="00667BCC">
        <w:rPr>
          <w:i/>
          <w:color w:val="000000"/>
          <w:sz w:val="20"/>
          <w:szCs w:val="20"/>
          <w:lang w:val="en-US"/>
        </w:rPr>
        <w:t>Drishti</w:t>
      </w:r>
      <w:r w:rsidR="00667BCC" w:rsidRPr="00667BCC">
        <w:rPr>
          <w:i/>
          <w:color w:val="000000"/>
          <w:sz w:val="20"/>
          <w:szCs w:val="20"/>
        </w:rPr>
        <w:t>.</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9"/>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0962DB6A" w:rsidR="00723ED7" w:rsidRDefault="00000000">
      <w:pPr>
        <w:ind w:firstLine="360"/>
      </w:pPr>
      <w:r>
        <w:t>Соответственно при необходимости иметь идеально гладкую структуру мембраны можно использовать её верхнюю</w:t>
      </w:r>
      <w:r w:rsidR="002E1B5E">
        <w:tab/>
      </w:r>
      <w:r>
        <w:t xml:space="preserve">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3" w:name="_Toc125154173"/>
      <w:r>
        <w:t>Макрорельеф</w:t>
      </w:r>
      <w:bookmarkEnd w:id="53"/>
    </w:p>
    <w:p w14:paraId="60FCAB2C" w14:textId="77777777" w:rsidR="00723ED7" w:rsidRDefault="00000000" w:rsidP="00433423">
      <w:pPr>
        <w:pStyle w:val="5"/>
      </w:pPr>
      <w:bookmarkStart w:id="54" w:name="_Toc125154174"/>
      <w:r>
        <w:t>Тест объекты</w:t>
      </w:r>
      <w:bookmarkEnd w:id="54"/>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0"/>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1"/>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72"/>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3"/>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4"/>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5"/>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xml:space="preserve">, </w:t>
      </w:r>
      <w:proofErr w:type="gramStart"/>
      <w:r w:rsidR="00833554">
        <w:t>впрочем</w:t>
      </w:r>
      <w:proofErr w:type="gramEnd"/>
      <w:r w:rsidR="00833554">
        <w:t xml:space="preserve">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7"/>
                    <a:srcRect/>
                    <a:stretch>
                      <a:fillRect/>
                    </a:stretch>
                  </pic:blipFill>
                  <pic:spPr>
                    <a:xfrm>
                      <a:off x="0" y="0"/>
                      <a:ext cx="5936590" cy="2004060"/>
                    </a:xfrm>
                    <a:prstGeom prst="rect">
                      <a:avLst/>
                    </a:prstGeom>
                    <a:ln/>
                  </pic:spPr>
                </pic:pic>
              </a:graphicData>
            </a:graphic>
          </wp:inline>
        </w:drawing>
      </w:r>
    </w:p>
    <w:p w14:paraId="4C4FA39E" w14:textId="242AE612"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w:t>
      </w:r>
      <w:r w:rsidR="00DF55C0">
        <w:rPr>
          <w:i/>
          <w:color w:val="000000"/>
          <w:sz w:val="20"/>
          <w:szCs w:val="20"/>
          <w:lang w:val="en-US"/>
        </w:rPr>
        <w:t>C</w:t>
      </w:r>
      <w:r>
        <w:rPr>
          <w:i/>
          <w:color w:val="000000"/>
          <w:sz w:val="20"/>
          <w:szCs w:val="20"/>
        </w:rPr>
        <w:t xml:space="preserve">),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w:t>
      </w:r>
      <w:r w:rsidR="00DF55C0">
        <w:rPr>
          <w:i/>
          <w:color w:val="000000"/>
          <w:sz w:val="20"/>
          <w:szCs w:val="20"/>
          <w:lang w:val="en-US"/>
        </w:rPr>
        <w:t>B</w:t>
      </w:r>
      <w:r>
        <w:rPr>
          <w:i/>
          <w:color w:val="000000"/>
          <w:sz w:val="20"/>
          <w:szCs w:val="20"/>
        </w:rPr>
        <w:t>)</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8"/>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79"/>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2682A8FC" w:rsidR="00723ED7" w:rsidRDefault="001C54FC" w:rsidP="00AE0DBE">
      <w:pPr>
        <w:pStyle w:val="2"/>
      </w:pPr>
      <w:r>
        <w:t>Магнитоуправляемые мембраны и конструкция магнитной системы</w:t>
      </w:r>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64FE1F42"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0402023E" w14:textId="53FC9B16" w:rsidR="00537DC1" w:rsidRPr="00246003" w:rsidRDefault="00537DC1" w:rsidP="00246003">
      <w:pPr>
        <w:spacing w:before="240"/>
        <w:ind w:firstLine="708"/>
      </w:pPr>
      <w:r>
        <w:t xml:space="preserve">Процесс изготовления магнитоуправляемых мембран не отличался существенным образом от изготовления обычных. Единственное отличие, что вместо </w:t>
      </w:r>
      <w:r w:rsidR="00246003">
        <w:t>того,</w:t>
      </w:r>
      <w:r>
        <w:t xml:space="preserve"> чтобы </w:t>
      </w:r>
      <w:r>
        <w:lastRenderedPageBreak/>
        <w:t xml:space="preserve">растворять </w:t>
      </w:r>
      <w:r>
        <w:rPr>
          <w:lang w:val="en-US"/>
        </w:rPr>
        <w:t>BSA</w:t>
      </w:r>
      <w:r w:rsidRPr="00537DC1">
        <w:t xml:space="preserve"> </w:t>
      </w:r>
      <w:r>
        <w:t xml:space="preserve">в воде белок растворялся в суспензии магнитных наночастиц. </w:t>
      </w:r>
      <w:r w:rsidR="00246003">
        <w:t>Для этих экспериментов была взята суспензия железо-углеродных наночастиц, модифицированных аминогруппами (</w:t>
      </w:r>
      <w:r w:rsidR="00246003">
        <w:rPr>
          <w:lang w:val="en-US"/>
        </w:rPr>
        <w:t>Fe</w:t>
      </w:r>
      <w:r w:rsidR="00246003" w:rsidRPr="00246003">
        <w:t>@</w:t>
      </w:r>
      <w:r w:rsidR="00246003">
        <w:rPr>
          <w:lang w:val="en-US"/>
        </w:rPr>
        <w:t>C</w:t>
      </w:r>
      <w:r w:rsidR="00246003" w:rsidRPr="00246003">
        <w:t>-</w:t>
      </w:r>
      <w:r w:rsidR="00246003">
        <w:rPr>
          <w:lang w:val="en-US"/>
        </w:rPr>
        <w:t>NH</w:t>
      </w:r>
      <w:r w:rsidR="00246003" w:rsidRPr="00246003">
        <w:rPr>
          <w:vertAlign w:val="subscript"/>
        </w:rPr>
        <w:t>2</w:t>
      </w:r>
      <w:r w:rsidR="00246003" w:rsidRPr="00246003">
        <w:t xml:space="preserve">), </w:t>
      </w:r>
      <w:r w:rsidR="00246003">
        <w:t xml:space="preserve">благодаря поверхностной </w:t>
      </w:r>
      <w:proofErr w:type="spellStart"/>
      <w:r w:rsidR="00246003">
        <w:t>функционализации</w:t>
      </w:r>
      <w:proofErr w:type="spellEnd"/>
      <w:r w:rsidR="00246003">
        <w:t xml:space="preserve"> эти наночастицы связываются с белком мембраны ковалентно, что исключает их последующее выделение в жидкость. </w:t>
      </w:r>
      <w:r w:rsidR="009F1345">
        <w:t xml:space="preserve">Добавление наночастиц в мембрану никоим образом не повлияло на процесс её изготовления, отмывки и все дальнейшие исследования. Единственное заметное отличие </w:t>
      </w:r>
      <w:proofErr w:type="spellStart"/>
      <w:r w:rsidR="009F1345">
        <w:t>магнитноуправляемой</w:t>
      </w:r>
      <w:proofErr w:type="spellEnd"/>
      <w:r w:rsidR="009F1345">
        <w:t xml:space="preserve"> мембраны от обычной – несколько более темная окраска, </w:t>
      </w:r>
      <w:r w:rsidR="00D901B8">
        <w:t>что, впрочем,</w:t>
      </w:r>
      <w:r w:rsidR="009F1345">
        <w:t xml:space="preserve"> заметно только в сравнении (фотографии приведены на рисунке ниже).</w:t>
      </w:r>
    </w:p>
    <w:p w14:paraId="244F7833" w14:textId="77777777" w:rsidR="00723ED7" w:rsidRDefault="00000000">
      <w:pPr>
        <w:keepNext/>
        <w:ind w:firstLine="708"/>
      </w:pPr>
      <w:r>
        <w:rPr>
          <w:noProof/>
        </w:rPr>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80"/>
                    <a:srcRect/>
                    <a:stretch>
                      <a:fillRect/>
                    </a:stretch>
                  </pic:blipFill>
                  <pic:spPr>
                    <a:xfrm>
                      <a:off x="0" y="0"/>
                      <a:ext cx="4851738" cy="2520000"/>
                    </a:xfrm>
                    <a:prstGeom prst="rect">
                      <a:avLst/>
                    </a:prstGeom>
                    <a:ln/>
                  </pic:spPr>
                </pic:pic>
              </a:graphicData>
            </a:graphic>
          </wp:inline>
        </w:drawing>
      </w:r>
    </w:p>
    <w:p w14:paraId="17C30D74" w14:textId="5608E789"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2EA74604" w14:textId="62492CA5" w:rsidR="008A2CEE" w:rsidRDefault="008A2CEE" w:rsidP="008A2CEE">
      <w:r>
        <w:tab/>
        <w:t xml:space="preserve">Концентрация магнитных частиц в мембране определялась магнитометрическим методом при помощи весов Фарадея. </w:t>
      </w:r>
      <w:r w:rsidR="005764C1">
        <w:t xml:space="preserve">Для этого измерялись сухие мембраны – несколько (по пять) штук, так как чувствительность </w:t>
      </w:r>
    </w:p>
    <w:p w14:paraId="1A5BA01D" w14:textId="77777777" w:rsidR="0003778E" w:rsidRDefault="00537DC1" w:rsidP="001C54FC">
      <w:r>
        <w:tab/>
      </w:r>
      <w:r w:rsidR="00AD50A2">
        <w:t xml:space="preserve">Для того, чтобы определить силу, необходимую чтобы удерживать мембрану с магнитными частицами нужно знать её плотность. Если массу насыщенной водой мембраны было легко установить при помощи весов, то для того, чтобы измерить её толщину пришлось использовать конфокальный микроскоп, ни один другой метод не давал удовлетворительной точности. </w:t>
      </w:r>
    </w:p>
    <w:p w14:paraId="29FD2E1F" w14:textId="77777777" w:rsidR="0010634E" w:rsidRDefault="0003778E" w:rsidP="0003778E">
      <w:pPr>
        <w:ind w:firstLine="708"/>
      </w:pPr>
      <w:r>
        <w:t>Масса гидратированной мембраны зависит от количества белка, который использовался для его изготовления</w:t>
      </w:r>
      <w:r w:rsidR="0072516E">
        <w:t xml:space="preserve">, однако не так сильно, как ожидалось. </w:t>
      </w:r>
      <w:r w:rsidR="00FC0FC0">
        <w:t>Для мембраны,</w:t>
      </w:r>
      <w:r w:rsidR="0072516E">
        <w:t xml:space="preserve"> содержащей 33 мг белка масса составляет 65 мг, а </w:t>
      </w:r>
      <w:r w:rsidR="00903DDD">
        <w:t>для мембраны,</w:t>
      </w:r>
      <w:r w:rsidR="0072516E">
        <w:t xml:space="preserve"> содержащей 16 мг масса </w:t>
      </w:r>
      <w:r w:rsidR="00C5684A">
        <w:t>гидратированной,</w:t>
      </w:r>
      <w:r w:rsidR="0072516E">
        <w:t xml:space="preserve"> составила 55 мг.</w:t>
      </w:r>
      <w:r>
        <w:t xml:space="preserve"> </w:t>
      </w:r>
      <w:r w:rsidR="0072516E">
        <w:t>Толщина</w:t>
      </w:r>
      <w:r>
        <w:t xml:space="preserve"> гидратированной мембраны составила </w:t>
      </w:r>
      <w:r w:rsidR="00576491">
        <w:t>350–370 мкм</w:t>
      </w:r>
      <w:r>
        <w:t>,</w:t>
      </w:r>
      <w:r w:rsidR="0072516E">
        <w:t xml:space="preserve"> причем это существенно не зависело от количества белка в ней.</w:t>
      </w:r>
      <w:r>
        <w:t xml:space="preserve"> </w:t>
      </w:r>
      <w:r w:rsidR="0072516E">
        <w:t>Д</w:t>
      </w:r>
      <w:r>
        <w:t xml:space="preserve">иаметр </w:t>
      </w:r>
      <w:r w:rsidR="0072516E">
        <w:t xml:space="preserve">мембран составлял </w:t>
      </w:r>
      <w:r>
        <w:t>13 мм</w:t>
      </w:r>
      <w:r w:rsidR="0072516E">
        <w:t xml:space="preserve">. </w:t>
      </w:r>
      <w:r>
        <w:t xml:space="preserve"> </w:t>
      </w:r>
      <w:r w:rsidR="0072516E">
        <w:t xml:space="preserve">Это дает плотность мембраны в </w:t>
      </w:r>
      <w:r w:rsidR="00C5684A">
        <w:t>1.1–1.3</w:t>
      </w:r>
      <w:r>
        <w:t xml:space="preserve"> г/см</w:t>
      </w:r>
      <w:r w:rsidRPr="0003778E">
        <w:rPr>
          <w:vertAlign w:val="superscript"/>
        </w:rPr>
        <w:t>3</w:t>
      </w:r>
      <w:r>
        <w:t>, что выше плотности воды и, следовательно, сама по себе мембрана</w:t>
      </w:r>
      <w:r w:rsidR="0072516E">
        <w:t xml:space="preserve"> обладает отрицательной плавучестью и погружается на дно. </w:t>
      </w:r>
    </w:p>
    <w:p w14:paraId="558C3788" w14:textId="67184ADF" w:rsidR="00AD50A2" w:rsidRPr="007848BC" w:rsidRDefault="003A6DB4" w:rsidP="0003778E">
      <w:pPr>
        <w:ind w:firstLine="708"/>
      </w:pPr>
      <w:r>
        <w:t xml:space="preserve">Однако для удобства последующих вычислений можно рассмотреть </w:t>
      </w:r>
      <w:r w:rsidR="00FC0FC0">
        <w:t>это, с другой стороны:</w:t>
      </w:r>
      <w:r>
        <w:t xml:space="preserve"> гравитация </w:t>
      </w:r>
      <w:r w:rsidR="00694F44">
        <w:t xml:space="preserve">действует на мембрану с силой в </w:t>
      </w:r>
      <w:r w:rsidR="00D901B8">
        <w:t>0.5–0.6</w:t>
      </w:r>
      <w:r w:rsidR="00694F44">
        <w:t xml:space="preserve"> мН, тогда как </w:t>
      </w:r>
      <w:r w:rsidR="00FC0FC0">
        <w:t xml:space="preserve">сила Архимеда, </w:t>
      </w:r>
      <w:r w:rsidR="00D65BF3">
        <w:t>выталкивающая мембрану из жидкости</w:t>
      </w:r>
      <w:r w:rsidR="00FC0FC0">
        <w:t xml:space="preserve">, составляет </w:t>
      </w:r>
      <w:r w:rsidR="00FC0FC0" w:rsidRPr="00FC0FC0">
        <w:t>~0.</w:t>
      </w:r>
      <w:r w:rsidR="00D65BF3">
        <w:t>4</w:t>
      </w:r>
      <w:r w:rsidR="00FC0FC0" w:rsidRPr="00FC0FC0">
        <w:t xml:space="preserve"> </w:t>
      </w:r>
      <w:r w:rsidR="00FC0FC0">
        <w:t xml:space="preserve">мН, что дает </w:t>
      </w:r>
      <w:r w:rsidR="00D65BF3">
        <w:t>довольно небольшую разницу</w:t>
      </w:r>
      <w:r w:rsidR="00FC0FC0">
        <w:t xml:space="preserve">. Именно эту силу необходимо скомпенсировать за счет магнитного притяжения частиц, распределенных в мембране, чтобы </w:t>
      </w:r>
      <w:r w:rsidR="00D901B8">
        <w:t>поддерживать</w:t>
      </w:r>
      <w:r w:rsidR="00FC0FC0">
        <w:t xml:space="preserve"> её </w:t>
      </w:r>
      <w:r w:rsidR="00D901B8">
        <w:t>в жидкости.</w:t>
      </w:r>
    </w:p>
    <w:p w14:paraId="48EB49B0" w14:textId="6D5C732B" w:rsidR="00723ED7" w:rsidRDefault="00000000">
      <w:pPr>
        <w:ind w:firstLine="708"/>
      </w:pPr>
      <w:r>
        <w:lastRenderedPageBreak/>
        <w:t xml:space="preserve">Задача магнитной системы удерживать на плаву (придавать нулевую или положительную плавучесть белковой мембране, насыщенной магнитными </w:t>
      </w:r>
      <w:r w:rsidR="003A6DB4">
        <w:t>наночастицами</w:t>
      </w:r>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1755CF16"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51F63012" w14:textId="77777777" w:rsidR="005726A4" w:rsidRPr="00474916" w:rsidRDefault="005726A4">
      <w:pPr>
        <w:ind w:firstLine="708"/>
      </w:pPr>
    </w:p>
    <w:p w14:paraId="503D450B" w14:textId="77777777" w:rsidR="00723ED7" w:rsidRDefault="00000000">
      <w:r>
        <w:rPr>
          <w:noProof/>
        </w:rPr>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81"/>
                    <a:srcRect/>
                    <a:stretch>
                      <a:fillRect/>
                    </a:stretch>
                  </pic:blipFill>
                  <pic:spPr>
                    <a:xfrm>
                      <a:off x="0" y="0"/>
                      <a:ext cx="5666237" cy="4489856"/>
                    </a:xfrm>
                    <a:prstGeom prst="rect">
                      <a:avLst/>
                    </a:prstGeom>
                    <a:ln/>
                  </pic:spPr>
                </pic:pic>
              </a:graphicData>
            </a:graphic>
          </wp:inline>
        </w:drawing>
      </w:r>
    </w:p>
    <w:p w14:paraId="598EA344" w14:textId="0B38D01B"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w:t>
      </w:r>
      <w:r w:rsidR="00394C75">
        <w:t xml:space="preserve"> пластиковый</w:t>
      </w:r>
      <w:r>
        <w:t xml:space="preserve"> корпус с регулируемыми опорами.</w:t>
      </w:r>
      <w:r w:rsidR="00394C75">
        <w:t xml:space="preserve"> Магнитная система устроена таким образом, что она не только обеспечивает мембране плавучесть, но и центрирует её посреди чашки.</w:t>
      </w:r>
      <w:r>
        <w:t xml:space="preserve">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AE0DBE">
      <w:pPr>
        <w:pStyle w:val="2"/>
      </w:pPr>
      <w:bookmarkStart w:id="55" w:name="_Toc125154177"/>
      <w:proofErr w:type="spellStart"/>
      <w:r>
        <w:lastRenderedPageBreak/>
        <w:t>Холдер</w:t>
      </w:r>
      <w:proofErr w:type="spellEnd"/>
      <w:r>
        <w:t xml:space="preserve"> для удерживания не магнитных мембран</w:t>
      </w:r>
      <w:bookmarkEnd w:id="55"/>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r w:rsidR="00B52027">
        <w:t xml:space="preserve"> </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32302A3A" w:rsidR="00A9706A" w:rsidRDefault="00A9706A" w:rsidP="00A9706A">
      <w:pPr>
        <w:pStyle w:val="a4"/>
        <w:jc w:val="left"/>
      </w:pPr>
      <w:r>
        <w:t xml:space="preserve">Рисунок  </w:t>
      </w:r>
      <w:r>
        <w:fldChar w:fldCharType="begin"/>
      </w:r>
      <w:r>
        <w:instrText xml:space="preserve"> SEQ Рисунок_ \* ARABIC </w:instrText>
      </w:r>
      <w:r>
        <w:fldChar w:fldCharType="separate"/>
      </w:r>
      <w:r w:rsidR="0096035E">
        <w:rPr>
          <w:noProof/>
        </w:rPr>
        <w:t>20</w:t>
      </w:r>
      <w:r>
        <w:rPr>
          <w:noProof/>
        </w:rPr>
        <w:fldChar w:fldCharType="end"/>
      </w:r>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5CE68F3F" w:rsidR="006B65AE" w:rsidRPr="00AD46EB" w:rsidRDefault="00761EFA" w:rsidP="00761EFA">
      <w:pPr>
        <w:pStyle w:val="a4"/>
      </w:pPr>
      <w:r>
        <w:t xml:space="preserve">Рисунок  </w:t>
      </w:r>
      <w:r>
        <w:fldChar w:fldCharType="begin"/>
      </w:r>
      <w:r>
        <w:instrText xml:space="preserve"> SEQ Рисунок_ \* ARABIC </w:instrText>
      </w:r>
      <w:r>
        <w:fldChar w:fldCharType="separate"/>
      </w:r>
      <w:r w:rsidR="0096035E">
        <w:rPr>
          <w:noProof/>
        </w:rPr>
        <w:t>21</w:t>
      </w:r>
      <w:r>
        <w:rPr>
          <w:noProof/>
        </w:rPr>
        <w:fldChar w:fldCharType="end"/>
      </w:r>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lastRenderedPageBreak/>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2A9AF0E6" w:rsidR="00481213" w:rsidRDefault="00481213" w:rsidP="00481213">
      <w:pPr>
        <w:pStyle w:val="a4"/>
        <w:jc w:val="left"/>
      </w:pPr>
      <w:r>
        <w:t xml:space="preserve">Рисунок  </w:t>
      </w:r>
      <w:r>
        <w:fldChar w:fldCharType="begin"/>
      </w:r>
      <w:r>
        <w:instrText xml:space="preserve"> SEQ Рисунок_ \* ARABIC </w:instrText>
      </w:r>
      <w:r>
        <w:fldChar w:fldCharType="separate"/>
      </w:r>
      <w:r w:rsidR="0096035E">
        <w:rPr>
          <w:noProof/>
        </w:rPr>
        <w:t>22</w:t>
      </w:r>
      <w:r>
        <w:rPr>
          <w:noProof/>
        </w:rPr>
        <w:fldChar w:fldCharType="end"/>
      </w:r>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w:t>
      </w:r>
      <w:r w:rsidR="007D4EB4">
        <w:t xml:space="preserve">которой рос нижний слой </w:t>
      </w:r>
      <w:proofErr w:type="spellStart"/>
      <w:r w:rsidR="007D4EB4">
        <w:t>клетк</w:t>
      </w:r>
      <w:proofErr w:type="spellEnd"/>
      <w:r w:rsidR="007D4EB4">
        <w:t>.</w:t>
      </w:r>
      <w:r>
        <w:t xml:space="preserve"> </w:t>
      </w:r>
    </w:p>
    <w:p w14:paraId="62A48588" w14:textId="77777777" w:rsidR="00F57744" w:rsidRPr="00B361FA" w:rsidRDefault="00BE78D8" w:rsidP="00F57744">
      <w:pPr>
        <w:keepNext/>
        <w:jc w:val="center"/>
      </w:pPr>
      <w:r>
        <w:rPr>
          <w:noProof/>
        </w:rPr>
        <w:lastRenderedPageBreak/>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262DC136" w:rsidR="00252ACE" w:rsidRDefault="00F57744" w:rsidP="00F57744">
      <w:pPr>
        <w:pStyle w:val="a4"/>
      </w:pPr>
      <w:r>
        <w:t xml:space="preserve">Рисунок  </w:t>
      </w:r>
      <w:r>
        <w:fldChar w:fldCharType="begin"/>
      </w:r>
      <w:r>
        <w:instrText xml:space="preserve"> SEQ Рисунок_ \* ARABIC </w:instrText>
      </w:r>
      <w:r>
        <w:fldChar w:fldCharType="separate"/>
      </w:r>
      <w:r w:rsidR="0096035E">
        <w:rPr>
          <w:noProof/>
        </w:rPr>
        <w:t>23</w:t>
      </w:r>
      <w:r>
        <w:rPr>
          <w:noProof/>
        </w:rPr>
        <w:fldChar w:fldCharType="end"/>
      </w:r>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74879FB7" w14:textId="567F597A" w:rsidR="00B52027" w:rsidRPr="00F533FD" w:rsidRDefault="00B52027" w:rsidP="00B52027">
      <w:pPr>
        <w:ind w:firstLine="360"/>
      </w:pPr>
      <w:r>
        <w:t xml:space="preserve">Несмотря на то, что конструкция </w:t>
      </w:r>
      <w:r w:rsidR="0005377A">
        <w:t xml:space="preserve">подобных </w:t>
      </w:r>
      <w:proofErr w:type="spellStart"/>
      <w:r w:rsidR="0005377A">
        <w:t>холдеров</w:t>
      </w:r>
      <w:proofErr w:type="spellEnd"/>
      <w:r>
        <w:t xml:space="preserve"> является разработкой автора работы, в ней нет ничего сложного, и в литературе </w:t>
      </w:r>
      <w:proofErr w:type="spellStart"/>
      <w:r>
        <w:t>упомянаются</w:t>
      </w:r>
      <w:proofErr w:type="spellEnd"/>
      <w:r>
        <w:t xml:space="preserve"> подобные конструкции. Например в работе </w:t>
      </w:r>
      <w:r>
        <w:fldChar w:fldCharType="begin"/>
      </w:r>
      <w:r w:rsidR="00B805DA">
        <w:instrText xml:space="preserve"> ADDIN ZOTERO_ITEM CSL_CITATION {"citationID":"q5vbhh6u","properties":{"formattedCitation":"\\super 23\\nosupersub{}","plainCitation":"23","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00B805DA" w:rsidRPr="00B805DA">
        <w:rPr>
          <w:vertAlign w:val="superscript"/>
        </w:rPr>
        <w:t>23</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w:t>
      </w:r>
      <w:r>
        <w:t xml:space="preserve">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w:t>
      </w:r>
      <w:proofErr w:type="spellStart"/>
      <w:r>
        <w:t>холдера</w:t>
      </w:r>
      <w:proofErr w:type="spellEnd"/>
      <w:r>
        <w:t xml:space="preserve"> и извлечение мембраны. </w:t>
      </w:r>
    </w:p>
    <w:p w14:paraId="1D060401" w14:textId="1006D06B" w:rsidR="00723ED7" w:rsidRDefault="00000000" w:rsidP="00AE0DBE">
      <w:pPr>
        <w:pStyle w:val="2"/>
      </w:pPr>
      <w:bookmarkStart w:id="56" w:name="_Toc125154178"/>
      <w:r>
        <w:t>Проницаемость мембран</w:t>
      </w:r>
      <w:bookmarkEnd w:id="56"/>
    </w:p>
    <w:p w14:paraId="70BBC658" w14:textId="02C2FA4E" w:rsidR="00563435" w:rsidRDefault="00563435" w:rsidP="00563435">
      <w:pPr>
        <w:ind w:firstLine="708"/>
        <w:rPr>
          <w:color w:val="000000"/>
        </w:rPr>
      </w:pPr>
      <w:r>
        <w:rPr>
          <w:color w:val="000000"/>
        </w:rPr>
        <w:t xml:space="preserve">Мембрана используемая для </w:t>
      </w:r>
      <w:proofErr w:type="spellStart"/>
      <w:r>
        <w:rPr>
          <w:color w:val="000000"/>
        </w:rPr>
        <w:t>сокультивирования</w:t>
      </w:r>
      <w:proofErr w:type="spellEnd"/>
      <w:r>
        <w:rPr>
          <w:color w:val="000000"/>
        </w:rPr>
        <w:t xml:space="preserve"> клеток является не просто пассивной частью системы, она способна влиять на их взаимодействия путем ограничения скорости диффузии веществ. По большому счету это является негативной особенностью и последующие эксперименты по </w:t>
      </w:r>
      <w:proofErr w:type="spellStart"/>
      <w:r>
        <w:rPr>
          <w:color w:val="000000"/>
        </w:rPr>
        <w:t>сокультивированию</w:t>
      </w:r>
      <w:proofErr w:type="spellEnd"/>
      <w:r>
        <w:rPr>
          <w:color w:val="000000"/>
        </w:rPr>
        <w:t xml:space="preserve"> проводились с использованием магнитоуправляемых мембран, где ничего не мешало диффузии биологически активных веществ. Однако для подобных мембран возможно и применение в непроницаемом </w:t>
      </w:r>
      <w:proofErr w:type="spellStart"/>
      <w:r>
        <w:rPr>
          <w:color w:val="000000"/>
        </w:rPr>
        <w:t>холдере</w:t>
      </w:r>
      <w:proofErr w:type="spellEnd"/>
      <w:r>
        <w:rPr>
          <w:color w:val="000000"/>
        </w:rPr>
        <w:t xml:space="preserve">, где единственный путь диффузии – напрямую через мембрану. Несмотря на то, что это не является фундаментально важным вопросом в рамках данной работы был проведен ряд экспериментов. </w:t>
      </w:r>
    </w:p>
    <w:p w14:paraId="0AD451AA" w14:textId="59BE4F4F"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563435">
      <w:pPr>
        <w:ind w:firstLine="427"/>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w:t>
      </w:r>
      <w:r w:rsidR="007A631C">
        <w:lastRenderedPageBreak/>
        <w:t xml:space="preserve">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86"/>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87"/>
                    <a:srcRect/>
                    <a:stretch>
                      <a:fillRect/>
                    </a:stretch>
                  </pic:blipFill>
                  <pic:spPr>
                    <a:xfrm>
                      <a:off x="0" y="0"/>
                      <a:ext cx="5940425" cy="2051050"/>
                    </a:xfrm>
                    <a:prstGeom prst="rect">
                      <a:avLst/>
                    </a:prstGeom>
                    <a:ln/>
                  </pic:spPr>
                </pic:pic>
              </a:graphicData>
            </a:graphic>
          </wp:inline>
        </w:drawing>
      </w:r>
    </w:p>
    <w:p w14:paraId="4346BAE7" w14:textId="545C1DF0"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8"/>
                    <a:srcRect/>
                    <a:stretch>
                      <a:fillRect/>
                    </a:stretch>
                  </pic:blipFill>
                  <pic:spPr>
                    <a:xfrm>
                      <a:off x="0" y="0"/>
                      <a:ext cx="5073618" cy="3885345"/>
                    </a:xfrm>
                    <a:prstGeom prst="rect">
                      <a:avLst/>
                    </a:prstGeom>
                    <a:ln/>
                  </pic:spPr>
                </pic:pic>
              </a:graphicData>
            </a:graphic>
          </wp:inline>
        </w:drawing>
      </w:r>
    </w:p>
    <w:p w14:paraId="4AB0C4F3" w14:textId="19D51364" w:rsidR="00783CCA" w:rsidRDefault="00783CCA" w:rsidP="00783CCA">
      <w:r>
        <w:t xml:space="preserve">Так же спектрофотометрически изучалось проникновение БСА через мембрану. </w:t>
      </w:r>
    </w:p>
    <w:p w14:paraId="6371717A" w14:textId="460F0E9F" w:rsidR="000F2212" w:rsidRDefault="000F2212" w:rsidP="00783CCA">
      <w:pPr>
        <w:ind w:firstLine="360"/>
      </w:pPr>
      <w:r>
        <w:t>Концентрация и присутствие магнитных наночастиц изучалась при помощи метода ЯМР-</w:t>
      </w:r>
      <w:proofErr w:type="spellStart"/>
      <w:r>
        <w:t>релаксометрии</w:t>
      </w:r>
      <w:proofErr w:type="spellEnd"/>
      <w:r>
        <w:t>. Эксперимент проводился тем же образом, что и для других веществ, за исключением того, что отобранные пробы измерялись при помощи ЯМР-</w:t>
      </w:r>
      <w:proofErr w:type="spellStart"/>
      <w:r>
        <w:t>релаксометра</w:t>
      </w:r>
      <w:proofErr w:type="spellEnd"/>
      <w:r>
        <w:t>.</w:t>
      </w:r>
      <w:r w:rsidR="00BC5B96">
        <w:t xml:space="preserve"> </w:t>
      </w:r>
      <w:r w:rsidR="00507466">
        <w:t xml:space="preserve">Результаты измерений приведены на рисунке ниже. </w:t>
      </w:r>
    </w:p>
    <w:p w14:paraId="79DFA980" w14:textId="77777777" w:rsidR="00507466" w:rsidRDefault="00507466" w:rsidP="00507466">
      <w:pPr>
        <w:keepNext/>
        <w:ind w:firstLine="360"/>
        <w:jc w:val="center"/>
      </w:pPr>
      <w:r>
        <w:rPr>
          <w:noProof/>
        </w:rPr>
        <w:drawing>
          <wp:inline distT="0" distB="0" distL="0" distR="0" wp14:anchorId="68028060" wp14:editId="45A7545D">
            <wp:extent cx="3600000" cy="2520000"/>
            <wp:effectExtent l="0" t="0" r="635" b="13970"/>
            <wp:docPr id="1" name="Диаграмма 1">
              <a:extLst xmlns:a="http://schemas.openxmlformats.org/drawingml/2006/main">
                <a:ext uri="{FF2B5EF4-FFF2-40B4-BE49-F238E27FC236}">
                  <a16:creationId xmlns:a16="http://schemas.microsoft.com/office/drawing/2014/main" id="{E244EB98-2D88-5F47-0A2D-A6208FA25B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35B3610E" w14:textId="33E32961" w:rsidR="00507466" w:rsidRDefault="00507466" w:rsidP="00507466">
      <w:pPr>
        <w:pStyle w:val="a4"/>
      </w:pPr>
      <w:r>
        <w:t xml:space="preserve">Рисунок  </w:t>
      </w:r>
      <w:r>
        <w:fldChar w:fldCharType="begin"/>
      </w:r>
      <w:r>
        <w:instrText xml:space="preserve"> SEQ Рисунок_ \* ARABIC </w:instrText>
      </w:r>
      <w:r>
        <w:fldChar w:fldCharType="separate"/>
      </w:r>
      <w:r w:rsidR="0096035E">
        <w:rPr>
          <w:noProof/>
        </w:rPr>
        <w:t>24</w:t>
      </w:r>
      <w:r>
        <w:fldChar w:fldCharType="end"/>
      </w:r>
      <w:r>
        <w:t xml:space="preserve"> Времена релаксации Т2 жидкости, находящейся снаружи </w:t>
      </w:r>
      <w:proofErr w:type="spellStart"/>
      <w:r>
        <w:t>холдера</w:t>
      </w:r>
      <w:proofErr w:type="spellEnd"/>
    </w:p>
    <w:p w14:paraId="7B8E9CEC" w14:textId="0F7DC8FB" w:rsidR="00507466" w:rsidRPr="00507466" w:rsidRDefault="00507466" w:rsidP="00225A6A">
      <w:pPr>
        <w:ind w:firstLine="360"/>
      </w:pPr>
      <w:r>
        <w:t xml:space="preserve">Статистически достоверных отличий </w:t>
      </w:r>
      <w:r w:rsidR="00225A6A">
        <w:t>между чистой водой и водой, в которую могли бы диффундировать магнитные наночастицы через мембрану выявлено не было, следовательно магнитные наночастицы через мембрану не проникают</w:t>
      </w:r>
      <w:r w:rsidR="008270F9">
        <w:t xml:space="preserve">. </w:t>
      </w:r>
    </w:p>
    <w:p w14:paraId="7C40692D" w14:textId="4FA76243"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w:t>
      </w:r>
      <w:r>
        <w:lastRenderedPageBreak/>
        <w:t xml:space="preserve">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7" w:name="_Toc125154179"/>
      <w:r>
        <w:t xml:space="preserve">Культивирование клеток на </w:t>
      </w:r>
      <w:r w:rsidRPr="00BA37F9">
        <w:t>мембранах</w:t>
      </w:r>
      <w:bookmarkEnd w:id="57"/>
    </w:p>
    <w:p w14:paraId="71B45C20" w14:textId="6E37F482" w:rsidR="00DB3177" w:rsidRDefault="00DB3177" w:rsidP="00DB3177">
      <w:pPr>
        <w:pStyle w:val="3"/>
      </w:pPr>
      <w:bookmarkStart w:id="58" w:name="_Toc125154180"/>
      <w:r>
        <w:t xml:space="preserve">Рост </w:t>
      </w:r>
      <w:r w:rsidRPr="00BA37F9">
        <w:t>клеток</w:t>
      </w:r>
      <w:r>
        <w:t xml:space="preserve"> на мембране</w:t>
      </w:r>
      <w:bookmarkEnd w:id="58"/>
    </w:p>
    <w:p w14:paraId="73AC062D" w14:textId="77777777" w:rsidR="00223218" w:rsidRPr="00223218" w:rsidRDefault="00223218" w:rsidP="00223218"/>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fldChar w:fldCharType="begin"/>
      </w:r>
      <w:r>
        <w:instrText xml:space="preserve"> SEQ Рисунок \* ARABIC </w:instrText>
      </w:r>
      <w:r>
        <w:fldChar w:fldCharType="separate"/>
      </w:r>
      <w:r>
        <w:rPr>
          <w:noProof/>
        </w:rPr>
        <w:t>7</w:t>
      </w:r>
      <w:r>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w:t>
      </w:r>
      <w:proofErr w:type="gramStart"/>
      <w:r w:rsidRPr="00141860">
        <w:rPr>
          <w:highlight w:val="yellow"/>
        </w:rPr>
        <w:t>20  1154</w:t>
      </w:r>
      <w:proofErr w:type="gramEnd"/>
      <w:r w:rsidRPr="00141860">
        <w:rPr>
          <w:highlight w:val="yellow"/>
        </w:rPr>
        <w:t xml:space="preserve"> +- 151 клеток/мм2.</w:t>
      </w:r>
      <w:r w:rsidR="00141860" w:rsidRPr="00141860">
        <w:rPr>
          <w:highlight w:val="yellow"/>
        </w:rPr>
        <w:t xml:space="preserve"> [НЕ ЗДЕСЬ]</w:t>
      </w:r>
    </w:p>
    <w:p w14:paraId="471E551F" w14:textId="3661E21B" w:rsidR="00DB3177"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642BFF32" w14:textId="647C455F" w:rsidR="004E0627" w:rsidRDefault="004E0627" w:rsidP="00DB3177">
      <w:r>
        <w:tab/>
        <w:t xml:space="preserve">Одним из вопросов, который часто поднимается при обсуждении взаимодействия объектов, содержащих наночастицы, с живыми организмами, это </w:t>
      </w:r>
      <w:r w:rsidRPr="004E0627">
        <w:t>“</w:t>
      </w:r>
      <w:r>
        <w:t>Не накапливаются ли наночастицы в этих организмах?</w:t>
      </w:r>
      <w:r w:rsidRPr="004E0627">
        <w:t xml:space="preserve">”. </w:t>
      </w:r>
      <w:r>
        <w:t>Так как в магнитоуправляемой версии мембран содержатся магнитные частицы это требовало изучения. В распоряжении автора имеется очень чувствительный метод исследования содержания магнитных наночастиц, в том числе и в биологических объектах, это ЯМР-</w:t>
      </w:r>
      <w:proofErr w:type="spellStart"/>
      <w:r>
        <w:t>релаксометрия</w:t>
      </w:r>
      <w:proofErr w:type="spellEnd"/>
      <w:r>
        <w:t>. Суть метода в том, что на время релаксации протона в магнитном поле</w:t>
      </w:r>
      <w:r w:rsidR="00F67FD4">
        <w:t xml:space="preserve"> (как Т1, так и Т2, хотя для этих измерений удобнее использовать время Т2)</w:t>
      </w:r>
      <w:r>
        <w:t xml:space="preserve"> достаточно сильно влияют любые магнитные объекты, в том числе наночастицы. В работах опубликованной автором была показана чувствительность метода в десятки пикограмм наночастиц на клетку</w:t>
      </w:r>
      <w:r>
        <w:fldChar w:fldCharType="begin"/>
      </w:r>
      <w:r w:rsidR="00B805DA">
        <w:instrText xml:space="preserve"> ADDIN ZOTERO_ITEM CSL_CITATION {"citationID":"HcYUAvHM","properties":{"formattedCitation":"\\super 6\\nosupersub{}","plainCitation":"6","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fldChar w:fldCharType="separate"/>
      </w:r>
      <w:r w:rsidR="00B805DA" w:rsidRPr="00B805DA">
        <w:rPr>
          <w:vertAlign w:val="superscript"/>
        </w:rPr>
        <w:t>6</w:t>
      </w:r>
      <w:r>
        <w:fldChar w:fldCharType="end"/>
      </w:r>
      <w:r>
        <w:t xml:space="preserve"> </w:t>
      </w:r>
      <w:r>
        <w:fldChar w:fldCharType="begin"/>
      </w:r>
      <w:r w:rsidR="00B805DA">
        <w:instrText xml:space="preserve"> ADDIN ZOTERO_ITEM CSL_CITATION {"citationID":"FrjqBTFb","properties":{"formattedCitation":"\\super 5\\nosupersub{}","plainCitation":"5","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schema":"https://github.com/citation-style-language/schema/raw/master/csl-citation.json"} </w:instrText>
      </w:r>
      <w:r>
        <w:fldChar w:fldCharType="separate"/>
      </w:r>
      <w:r w:rsidR="00B805DA" w:rsidRPr="00B805DA">
        <w:rPr>
          <w:vertAlign w:val="superscript"/>
        </w:rPr>
        <w:t>5</w:t>
      </w:r>
      <w:r>
        <w:fldChar w:fldCharType="end"/>
      </w:r>
      <w:r>
        <w:t xml:space="preserve">. </w:t>
      </w:r>
    </w:p>
    <w:p w14:paraId="4D2DF24D" w14:textId="0C372FB2" w:rsidR="004E0627" w:rsidRDefault="004E0627" w:rsidP="00DB3177">
      <w:r>
        <w:tab/>
      </w:r>
      <w:r w:rsidR="00445BB3">
        <w:t>Клетки, проинкубированные на мембране, содержащей магнитные наночастицы, были отделены от неё при помощи раствора трипсина-</w:t>
      </w:r>
      <w:proofErr w:type="spellStart"/>
      <w:r w:rsidR="00445BB3">
        <w:t>Версена</w:t>
      </w:r>
      <w:proofErr w:type="spellEnd"/>
      <w:r w:rsidR="00445BB3">
        <w:t xml:space="preserve">, </w:t>
      </w:r>
      <w:proofErr w:type="spellStart"/>
      <w:r w:rsidR="00445BB3">
        <w:t>отцентрифугированы</w:t>
      </w:r>
      <w:proofErr w:type="spellEnd"/>
      <w:r w:rsidR="00445BB3">
        <w:t xml:space="preserve">, </w:t>
      </w:r>
      <w:r w:rsidR="00E62267">
        <w:t xml:space="preserve">отмыты, </w:t>
      </w:r>
      <w:r w:rsidR="00445BB3">
        <w:t xml:space="preserve">после чего </w:t>
      </w:r>
      <w:r w:rsidR="00776FD4">
        <w:t>клеточные суспензии были измерены</w:t>
      </w:r>
      <w:r w:rsidR="00445BB3">
        <w:t xml:space="preserve"> при помощи ЯМР-</w:t>
      </w:r>
      <w:proofErr w:type="spellStart"/>
      <w:r w:rsidR="00445BB3">
        <w:t>релаксометра</w:t>
      </w:r>
      <w:proofErr w:type="spellEnd"/>
      <w:r w:rsidR="00445BB3">
        <w:t xml:space="preserve">. В качестве отрицательного контроля использовались клетки которые не взаимодействовали с наночастицами, а в качестве положительного клетки, инкубированные с наночастицами </w:t>
      </w:r>
      <w:r w:rsidR="00445BB3">
        <w:rPr>
          <w:lang w:val="en-US"/>
        </w:rPr>
        <w:t>Fe</w:t>
      </w:r>
      <w:r w:rsidR="00445BB3" w:rsidRPr="00445BB3">
        <w:t>@</w:t>
      </w:r>
      <w:r w:rsidR="00445BB3">
        <w:rPr>
          <w:lang w:val="en-US"/>
        </w:rPr>
        <w:t>C</w:t>
      </w:r>
      <w:r w:rsidR="00445BB3" w:rsidRPr="00445BB3">
        <w:t>-</w:t>
      </w:r>
      <w:r w:rsidR="00445BB3">
        <w:rPr>
          <w:lang w:val="en-US"/>
        </w:rPr>
        <w:t>NH</w:t>
      </w:r>
      <w:r w:rsidR="00445BB3" w:rsidRPr="00445BB3">
        <w:rPr>
          <w:vertAlign w:val="subscript"/>
        </w:rPr>
        <w:t>2</w:t>
      </w:r>
      <w:r w:rsidR="00445BB3">
        <w:t xml:space="preserve"> для которых было продемонстрировано внутриклеточное накопление в работе </w:t>
      </w:r>
      <w:r w:rsidR="00445BB3">
        <w:fldChar w:fldCharType="begin"/>
      </w:r>
      <w:r w:rsidR="00B805DA">
        <w:instrText xml:space="preserve"> ADDIN ZOTERO_ITEM CSL_CITATION {"citationID":"znFg1IL7","properties":{"formattedCitation":"\\super 6\\nosupersub{}","plainCitation":"6","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rsidR="00445BB3">
        <w:fldChar w:fldCharType="separate"/>
      </w:r>
      <w:r w:rsidR="00B805DA" w:rsidRPr="00B805DA">
        <w:rPr>
          <w:vertAlign w:val="superscript"/>
        </w:rPr>
        <w:t>6</w:t>
      </w:r>
      <w:r w:rsidR="00445BB3">
        <w:fldChar w:fldCharType="end"/>
      </w:r>
      <w:r w:rsidR="00445BB3">
        <w:t>.</w:t>
      </w:r>
      <w:r w:rsidR="007541D5">
        <w:t xml:space="preserve"> Распределение времен релаксации приведено на рисунке ниже.</w:t>
      </w:r>
    </w:p>
    <w:p w14:paraId="51AFFE31" w14:textId="77777777" w:rsidR="00F67FD4" w:rsidRDefault="00E51001" w:rsidP="00F67FD4">
      <w:pPr>
        <w:keepNext/>
        <w:jc w:val="center"/>
      </w:pPr>
      <w:r>
        <w:rPr>
          <w:noProof/>
        </w:rPr>
        <w:lastRenderedPageBreak/>
        <w:drawing>
          <wp:inline distT="0" distB="0" distL="0" distR="0" wp14:anchorId="25487B29" wp14:editId="12484F39">
            <wp:extent cx="3567545" cy="2519680"/>
            <wp:effectExtent l="0" t="0" r="13970" b="13970"/>
            <wp:docPr id="48" name="Диаграмма 48">
              <a:extLst xmlns:a="http://schemas.openxmlformats.org/drawingml/2006/main">
                <a:ext uri="{FF2B5EF4-FFF2-40B4-BE49-F238E27FC236}">
                  <a16:creationId xmlns:a16="http://schemas.microsoft.com/office/drawing/2014/main" id="{891F15C3-C5C1-477C-0903-7BD6CA006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FAB6AC6" w14:textId="0B33E93B" w:rsidR="007541D5" w:rsidRPr="00F67FD4" w:rsidRDefault="00F67FD4" w:rsidP="00F67FD4">
      <w:pPr>
        <w:pStyle w:val="a4"/>
      </w:pPr>
      <w:r>
        <w:t xml:space="preserve">Рисунок  </w:t>
      </w:r>
      <w:r>
        <w:fldChar w:fldCharType="begin"/>
      </w:r>
      <w:r>
        <w:instrText xml:space="preserve"> SEQ Рисунок_ \* ARABIC </w:instrText>
      </w:r>
      <w:r>
        <w:fldChar w:fldCharType="separate"/>
      </w:r>
      <w:r w:rsidR="0096035E">
        <w:rPr>
          <w:noProof/>
        </w:rPr>
        <w:t>25</w:t>
      </w:r>
      <w:r>
        <w:fldChar w:fldCharType="end"/>
      </w:r>
      <w:r w:rsidRPr="00F67FD4">
        <w:t xml:space="preserve"> </w:t>
      </w:r>
      <w:r>
        <w:t>Распределение времен Т2 релаксации для клеток на мембране и клеток инкубированных с магнитными наночастицами</w:t>
      </w:r>
    </w:p>
    <w:p w14:paraId="6C01AD6A" w14:textId="2E77C6D0" w:rsidR="007541D5" w:rsidRDefault="007541D5" w:rsidP="00DB3177">
      <w:r>
        <w:tab/>
        <w:t>Длинные времена релаксации соответствуют свободной воде, они укорачиваются либо при увеличении вязкости жидкости, либо при появлении в среде магнитных наночастиц.</w:t>
      </w:r>
      <w:r w:rsidR="002447EF">
        <w:t xml:space="preserve"> Более короткие времена соответствуют жидкости внутри клеток, при этом заметно, что для положительного контроля укорочены и </w:t>
      </w:r>
      <w:r w:rsidR="007A2027">
        <w:t>времена,</w:t>
      </w:r>
      <w:r w:rsidR="002447EF">
        <w:t xml:space="preserve"> соответствующие свободной жидкости, так и внутриклеточной. При этом </w:t>
      </w:r>
      <w:r w:rsidR="00AA4468">
        <w:t>клетки,</w:t>
      </w:r>
      <w:r w:rsidR="002447EF">
        <w:t xml:space="preserve"> выращенные </w:t>
      </w:r>
      <w:r w:rsidR="00026076">
        <w:t>на мембранах,</w:t>
      </w:r>
      <w:r w:rsidR="002447EF">
        <w:t xml:space="preserve"> не отличаются от отрицательного контроля, что говорит об отсутствии в них поглощенных магнитных наночастиц. </w:t>
      </w:r>
    </w:p>
    <w:p w14:paraId="4D44B8E6" w14:textId="07617A25" w:rsidR="00776FD4" w:rsidRPr="00445BB3" w:rsidRDefault="003D6FE6" w:rsidP="00DB3177">
      <w:r>
        <w:tab/>
      </w:r>
    </w:p>
    <w:p w14:paraId="2E3B6864" w14:textId="77777777" w:rsidR="002204CD" w:rsidRDefault="002204CD" w:rsidP="002204CD">
      <w:pPr>
        <w:pStyle w:val="3"/>
      </w:pPr>
      <w:bookmarkStart w:id="59" w:name="_Toc125154181"/>
      <w:r>
        <w:t>Оценка жизнеспособности клеток при помощи МТТ теста</w:t>
      </w:r>
      <w:bookmarkEnd w:id="59"/>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0EFD1E3A"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B805DA">
        <w:instrText xml:space="preserve"> ADDIN ZOTERO_ITEM CSL_CITATION {"citationID":"s9ihrr4R","properties":{"formattedCitation":"\\super 24\\nosupersub{}","plainCitation":"24","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B805DA" w:rsidRPr="00B805DA">
        <w:rPr>
          <w:vertAlign w:val="superscript"/>
        </w:rPr>
        <w:t>24</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lastRenderedPageBreak/>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r>
        <w:fldChar w:fldCharType="begin"/>
      </w:r>
      <w:r>
        <w:instrText xml:space="preserve"> SEQ Рисунок \* ARABIC </w:instrText>
      </w:r>
      <w:r>
        <w:fldChar w:fldCharType="separate"/>
      </w:r>
      <w:r>
        <w:rPr>
          <w:noProof/>
        </w:rPr>
        <w:t>6</w:t>
      </w:r>
      <w:r>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16478E3F" w:rsidR="001074BB" w:rsidRDefault="002204CD" w:rsidP="002204CD">
      <w:pPr>
        <w:ind w:firstLine="720"/>
      </w:pPr>
      <w:r>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B805DA">
        <w:instrText xml:space="preserve"> ADDIN ZOTERO_ITEM CSL_CITATION {"citationID":"EzB7i22f","properties":{"formattedCitation":"\\super 25\\nosupersub{}","plainCitation":"25","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B805DA" w:rsidRPr="00B805DA">
        <w:rPr>
          <w:vertAlign w:val="superscript"/>
        </w:rPr>
        <w:t>25</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lastRenderedPageBreak/>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6681E10C" w14:textId="1E221933" w:rsidR="00884913" w:rsidRPr="00EE4798" w:rsidRDefault="008E7CB2" w:rsidP="008E7CB2">
      <w:pPr>
        <w:pStyle w:val="a4"/>
        <w:jc w:val="left"/>
      </w:pPr>
      <w:r>
        <w:t xml:space="preserve">Рисунок  </w:t>
      </w:r>
      <w:r>
        <w:fldChar w:fldCharType="begin"/>
      </w:r>
      <w:r>
        <w:instrText xml:space="preserve"> SEQ Рисунок_ \* ARABIC </w:instrText>
      </w:r>
      <w:r>
        <w:fldChar w:fldCharType="separate"/>
      </w:r>
      <w:r w:rsidR="0096035E">
        <w:rPr>
          <w:noProof/>
        </w:rPr>
        <w:t>26</w:t>
      </w:r>
      <w:r>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0" w:name="_Toc125154182"/>
      <w:r>
        <w:t>Отмывка мембран</w:t>
      </w:r>
      <w:bookmarkEnd w:id="60"/>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54C6FD93" w14:textId="4F798C70" w:rsidR="00712061" w:rsidRPr="00712061" w:rsidRDefault="00712061" w:rsidP="00712061">
      <w:pPr>
        <w:pStyle w:val="a4"/>
        <w:jc w:val="left"/>
      </w:pPr>
      <w:r>
        <w:t xml:space="preserve">Рисунок  </w:t>
      </w:r>
      <w:r>
        <w:fldChar w:fldCharType="begin"/>
      </w:r>
      <w:r>
        <w:instrText xml:space="preserve"> SEQ Рисунок_ \* ARABIC </w:instrText>
      </w:r>
      <w:r>
        <w:fldChar w:fldCharType="separate"/>
      </w:r>
      <w:r w:rsidR="0096035E">
        <w:rPr>
          <w:noProof/>
        </w:rPr>
        <w:t>27</w:t>
      </w:r>
      <w:r>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260DF9A2"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B805DA">
        <w:instrText xml:space="preserve"> ADDIN ZOTERO_ITEM CSL_CITATION {"citationID":"dgyyOPWH","properties":{"formattedCitation":"\\super 26\\nosupersub{}","plainCitation":"26","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B805DA" w:rsidRPr="00B805DA">
        <w:rPr>
          <w:vertAlign w:val="superscript"/>
        </w:rPr>
        <w:t>26</w:t>
      </w:r>
      <w:r w:rsidR="00A40395">
        <w:fldChar w:fldCharType="end"/>
      </w:r>
      <w:r>
        <w:t xml:space="preserve"> или</w:t>
      </w:r>
      <w:r w:rsidRPr="00A40395">
        <w:t xml:space="preserve"> </w:t>
      </w:r>
      <w:r>
        <w:t>аммиаком</w:t>
      </w:r>
      <w:r w:rsidR="00A40395">
        <w:fldChar w:fldCharType="begin"/>
      </w:r>
      <w:r w:rsidR="00B805DA">
        <w:instrText xml:space="preserve"> ADDIN ZOTERO_ITEM CSL_CITATION {"citationID":"buRQIv0L","properties":{"formattedCitation":"\\super 27\\nosupersub{}","plainCitation":"27","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B805DA" w:rsidRPr="00B805DA">
        <w:rPr>
          <w:vertAlign w:val="superscript"/>
        </w:rPr>
        <w:t>27</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6362EE39"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B805DA">
        <w:instrText xml:space="preserve"> ADDIN ZOTERO_ITEM CSL_CITATION {"citationID":"K8oNaUu2","properties":{"formattedCitation":"\\super 27\\nosupersub{}","plainCitation":"27","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B805DA" w:rsidRPr="00B805DA">
        <w:rPr>
          <w:vertAlign w:val="superscript"/>
        </w:rPr>
        <w:t>27</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2C31941F" w14:textId="6B6EA9EF" w:rsidR="00191137" w:rsidRDefault="00EE4798" w:rsidP="00EE4798">
      <w:pPr>
        <w:pStyle w:val="a4"/>
        <w:jc w:val="left"/>
      </w:pPr>
      <w:r>
        <w:t xml:space="preserve">Рисунок  </w:t>
      </w:r>
      <w:r>
        <w:fldChar w:fldCharType="begin"/>
      </w:r>
      <w:r>
        <w:instrText xml:space="preserve"> SEQ Рисунок_ \* ARABIC </w:instrText>
      </w:r>
      <w:r>
        <w:fldChar w:fldCharType="separate"/>
      </w:r>
      <w:r w:rsidR="0096035E">
        <w:rPr>
          <w:noProof/>
        </w:rPr>
        <w:t>28</w:t>
      </w:r>
      <w:r>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1" w:name="_Toc125154183"/>
      <w:r>
        <w:t xml:space="preserve">Проточная </w:t>
      </w:r>
      <w:proofErr w:type="spellStart"/>
      <w:r>
        <w:t>цитометрия</w:t>
      </w:r>
      <w:bookmarkEnd w:id="61"/>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2" w:name="_Toc125154184"/>
      <w:r>
        <w:t>Гистологическое окрашивание мембран</w:t>
      </w:r>
      <w:bookmarkEnd w:id="62"/>
    </w:p>
    <w:p w14:paraId="1BBB2311" w14:textId="1F2CA911"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окраска по </w:t>
      </w:r>
      <w:r w:rsidR="00CC120B">
        <w:t>Р</w:t>
      </w:r>
      <w:r>
        <w:t>омановскому-</w:t>
      </w:r>
      <w:proofErr w:type="spellStart"/>
      <w:r w:rsidR="00CC120B">
        <w:t>Г</w:t>
      </w:r>
      <w:r>
        <w:t>имзе</w:t>
      </w:r>
      <w:proofErr w:type="spellEnd"/>
      <w:r w:rsidR="009C2A22">
        <w:t xml:space="preserve"> и </w:t>
      </w:r>
      <w:proofErr w:type="spellStart"/>
      <w:r w:rsidR="009C2A22">
        <w:t>толуидиновым</w:t>
      </w:r>
      <w:proofErr w:type="spellEnd"/>
      <w:r w:rsidR="009C2A22">
        <w:t xml:space="preserve"> синим</w:t>
      </w:r>
      <w:r>
        <w:t>.</w:t>
      </w:r>
      <w:r w:rsidR="009C2A22">
        <w:t xml:space="preserve"> Окраска первыми двумя методами осуществлялась прямо в ячейках 24 луночного планшета, после фиксации и </w:t>
      </w:r>
      <w:r w:rsidR="00BF1FA6">
        <w:t>обезвоживания,</w:t>
      </w:r>
      <w:r w:rsidR="009C2A22">
        <w:t xml:space="preserve"> которое осуществлялось там же.</w:t>
      </w:r>
      <w:r w:rsidR="00BF1FA6" w:rsidRPr="00BF1FA6">
        <w:t xml:space="preserve"> </w:t>
      </w:r>
      <w:r w:rsidR="00BF1FA6">
        <w:t xml:space="preserve">Первое наблюдение, видимое уже невооруженным глазом, мембраны окрашиваются сами по себе, причем достаточно ярко, чтобы это было видно невооруженным глазом. </w:t>
      </w:r>
      <w:r w:rsidR="009C2A22">
        <w:t xml:space="preserve"> </w:t>
      </w:r>
      <w:r w:rsidR="00CE51F8">
        <w:t xml:space="preserve"> </w:t>
      </w:r>
    </w:p>
    <w:p w14:paraId="1173040B" w14:textId="2DA48067" w:rsidR="00C65D49" w:rsidRPr="00BE3FBB" w:rsidRDefault="00C65D49" w:rsidP="00C966FA">
      <w:pPr>
        <w:ind w:firstLine="720"/>
      </w:pPr>
    </w:p>
    <w:p w14:paraId="02671B4A" w14:textId="77777777" w:rsidR="00386AFA" w:rsidRDefault="00CC120B" w:rsidP="00386AFA">
      <w:pPr>
        <w:keepNext/>
        <w:ind w:firstLine="720"/>
        <w:jc w:val="center"/>
      </w:pPr>
      <w:r>
        <w:rPr>
          <w:noProof/>
        </w:rPr>
        <w:drawing>
          <wp:inline distT="0" distB="0" distL="0" distR="0" wp14:anchorId="76E80851" wp14:editId="02F8B361">
            <wp:extent cx="2308316" cy="16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308316" cy="1620000"/>
                    </a:xfrm>
                    <a:prstGeom prst="rect">
                      <a:avLst/>
                    </a:prstGeom>
                    <a:noFill/>
                    <a:ln>
                      <a:noFill/>
                    </a:ln>
                  </pic:spPr>
                </pic:pic>
              </a:graphicData>
            </a:graphic>
          </wp:inline>
        </w:drawing>
      </w:r>
    </w:p>
    <w:p w14:paraId="70A63C7D" w14:textId="0BD34200" w:rsidR="00CC120B" w:rsidRDefault="00386AFA" w:rsidP="00386AFA">
      <w:pPr>
        <w:pStyle w:val="a4"/>
      </w:pPr>
      <w:r>
        <w:t xml:space="preserve">Рисунок  </w:t>
      </w:r>
      <w:r>
        <w:fldChar w:fldCharType="begin"/>
      </w:r>
      <w:r>
        <w:instrText xml:space="preserve"> SEQ Рисунок_ \* ARABIC </w:instrText>
      </w:r>
      <w:r>
        <w:fldChar w:fldCharType="separate"/>
      </w:r>
      <w:r w:rsidR="0096035E">
        <w:rPr>
          <w:noProof/>
        </w:rPr>
        <w:t>29</w:t>
      </w:r>
      <w:r>
        <w:fldChar w:fldCharType="end"/>
      </w:r>
      <w:r w:rsidRPr="00BF1FA6">
        <w:t xml:space="preserve"> Мембраны, изготовленные разными методами, окрашенные прямо в 24 луночном планшете. Синяя окраска – окраска по Романовскому-</w:t>
      </w:r>
      <w:proofErr w:type="spellStart"/>
      <w:r w:rsidRPr="00BF1FA6">
        <w:t>Гимзе</w:t>
      </w:r>
      <w:proofErr w:type="spellEnd"/>
      <w:r w:rsidRPr="00BF1FA6">
        <w:t>, желтая – эозином, темно-красная – окраска гематоксилином-эозином.</w:t>
      </w:r>
    </w:p>
    <w:p w14:paraId="13AEDD11" w14:textId="77777777" w:rsidR="00CC560B" w:rsidRDefault="00CC560B" w:rsidP="00CC560B">
      <w:pPr>
        <w:keepNext/>
      </w:pPr>
      <w:r>
        <w:rPr>
          <w:noProof/>
        </w:rPr>
        <w:drawing>
          <wp:inline distT="0" distB="0" distL="0" distR="0" wp14:anchorId="4076CE37" wp14:editId="63943CA1">
            <wp:extent cx="5940425" cy="1505585"/>
            <wp:effectExtent l="0" t="0" r="3175"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0425" cy="1505585"/>
                    </a:xfrm>
                    <a:prstGeom prst="rect">
                      <a:avLst/>
                    </a:prstGeom>
                    <a:noFill/>
                    <a:ln>
                      <a:noFill/>
                    </a:ln>
                  </pic:spPr>
                </pic:pic>
              </a:graphicData>
            </a:graphic>
          </wp:inline>
        </w:drawing>
      </w:r>
    </w:p>
    <w:p w14:paraId="5B305535" w14:textId="4AE855E5" w:rsidR="00CC560B" w:rsidRPr="009C2A22" w:rsidRDefault="00CC560B" w:rsidP="00CC560B">
      <w:pPr>
        <w:pStyle w:val="a4"/>
        <w:jc w:val="left"/>
      </w:pPr>
      <w:r>
        <w:t xml:space="preserve">Рисунок  </w:t>
      </w:r>
      <w:r>
        <w:fldChar w:fldCharType="begin"/>
      </w:r>
      <w:r>
        <w:instrText xml:space="preserve"> SEQ Рисунок_ \* ARABIC </w:instrText>
      </w:r>
      <w:r>
        <w:fldChar w:fldCharType="separate"/>
      </w:r>
      <w:r w:rsidR="0096035E">
        <w:rPr>
          <w:noProof/>
        </w:rPr>
        <w:t>30</w:t>
      </w:r>
      <w:r>
        <w:fldChar w:fldCharType="end"/>
      </w:r>
      <w:r w:rsidRPr="00CC560B">
        <w:t xml:space="preserve"> </w:t>
      </w:r>
      <w:r>
        <w:t xml:space="preserve">Микроскопия </w:t>
      </w:r>
      <w:proofErr w:type="gramStart"/>
      <w:r>
        <w:t>мембран</w:t>
      </w:r>
      <w:proofErr w:type="gramEnd"/>
      <w:r>
        <w:t xml:space="preserve"> окрашенных при помощи стандартных гистохимических подходов. </w:t>
      </w:r>
      <w:r>
        <w:rPr>
          <w:lang w:val="en-US"/>
        </w:rPr>
        <w:t>A</w:t>
      </w:r>
      <w:r w:rsidRPr="00CC560B">
        <w:t xml:space="preserve"> </w:t>
      </w:r>
      <w:r>
        <w:t xml:space="preserve">и </w:t>
      </w:r>
      <w:r>
        <w:rPr>
          <w:lang w:val="en-US"/>
        </w:rPr>
        <w:t>B</w:t>
      </w:r>
      <w:r w:rsidRPr="00CC560B">
        <w:t xml:space="preserve"> – </w:t>
      </w:r>
      <w:r>
        <w:t>окраска по Романовскому-</w:t>
      </w:r>
      <w:proofErr w:type="spellStart"/>
      <w:r>
        <w:t>Гимзе</w:t>
      </w:r>
      <w:proofErr w:type="spellEnd"/>
      <w:r w:rsidRPr="00CC560B">
        <w:t xml:space="preserve">, </w:t>
      </w:r>
      <w:r>
        <w:t xml:space="preserve">С и </w:t>
      </w:r>
      <w:r>
        <w:rPr>
          <w:lang w:val="en-US"/>
        </w:rPr>
        <w:t>D</w:t>
      </w:r>
      <w:r w:rsidRPr="00CC560B">
        <w:t xml:space="preserve"> </w:t>
      </w:r>
      <w:r>
        <w:t xml:space="preserve">окрашенные гематоксилином-эозином. </w:t>
      </w:r>
      <w:r>
        <w:rPr>
          <w:lang w:val="en-US"/>
        </w:rPr>
        <w:t>A</w:t>
      </w:r>
      <w:r w:rsidRPr="00CC560B">
        <w:t xml:space="preserve"> </w:t>
      </w:r>
      <w:r>
        <w:t xml:space="preserve">и </w:t>
      </w:r>
      <w:r>
        <w:rPr>
          <w:lang w:val="en-US"/>
        </w:rPr>
        <w:t>C</w:t>
      </w:r>
      <w:r w:rsidRPr="00CC560B">
        <w:t xml:space="preserve"> – </w:t>
      </w:r>
      <w:r>
        <w:t xml:space="preserve">мембраны сделанные с использованием </w:t>
      </w:r>
      <w:r>
        <w:rPr>
          <w:lang w:val="en-US"/>
        </w:rPr>
        <w:t>EDC</w:t>
      </w:r>
      <w:r>
        <w:t xml:space="preserve">, </w:t>
      </w:r>
      <w:r>
        <w:rPr>
          <w:lang w:val="en-US"/>
        </w:rPr>
        <w:t>B</w:t>
      </w:r>
      <w:r w:rsidRPr="00CC560B">
        <w:t xml:space="preserve"> </w:t>
      </w:r>
      <w:r>
        <w:t xml:space="preserve">и </w:t>
      </w:r>
      <w:r>
        <w:rPr>
          <w:lang w:val="en-US"/>
        </w:rPr>
        <w:t>D</w:t>
      </w:r>
      <w:r w:rsidRPr="00CC560B">
        <w:t xml:space="preserve"> </w:t>
      </w:r>
      <w:r>
        <w:t>с использованием глутарового альдегида. Масштабная линейка – 100 мкм.</w:t>
      </w:r>
    </w:p>
    <w:p w14:paraId="3DE09EF2" w14:textId="77777777" w:rsidR="00CC560B" w:rsidRPr="00CC560B" w:rsidRDefault="00CC560B" w:rsidP="00CC560B"/>
    <w:p w14:paraId="41B08E33" w14:textId="77777777" w:rsidR="00662EEB" w:rsidRDefault="00662EEB" w:rsidP="00662EEB">
      <w:pPr>
        <w:keepNext/>
        <w:jc w:val="center"/>
      </w:pPr>
      <w:r>
        <w:rPr>
          <w:noProof/>
        </w:rPr>
        <w:lastRenderedPageBreak/>
        <w:drawing>
          <wp:inline distT="0" distB="0" distL="0" distR="0" wp14:anchorId="1EC24258" wp14:editId="3C9A74DF">
            <wp:extent cx="3874555" cy="1979611"/>
            <wp:effectExtent l="0" t="0" r="0" b="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a:picLocks noChangeAspect="1" noChangeArrowheads="1"/>
                    </pic:cNvPicPr>
                  </pic:nvPicPr>
                  <pic:blipFill>
                    <a:blip r:embed="rId99" cstate="print">
                      <a:extLst>
                        <a:ext uri="{28A0092B-C50C-407E-A947-70E740481C1C}">
                          <a14:useLocalDpi xmlns:a14="http://schemas.microsoft.com/office/drawing/2010/main" val="0"/>
                        </a:ext>
                      </a:extLst>
                    </a:blip>
                    <a:stretch>
                      <a:fillRect/>
                    </a:stretch>
                  </pic:blipFill>
                  <pic:spPr bwMode="auto">
                    <a:xfrm>
                      <a:off x="0" y="0"/>
                      <a:ext cx="3874555" cy="1979611"/>
                    </a:xfrm>
                    <a:prstGeom prst="rect">
                      <a:avLst/>
                    </a:prstGeom>
                    <a:noFill/>
                    <a:ln>
                      <a:noFill/>
                    </a:ln>
                  </pic:spPr>
                </pic:pic>
              </a:graphicData>
            </a:graphic>
          </wp:inline>
        </w:drawing>
      </w:r>
    </w:p>
    <w:p w14:paraId="04F74B46" w14:textId="07D562BA" w:rsidR="00662EEB" w:rsidRDefault="00662EEB" w:rsidP="00662EEB">
      <w:pPr>
        <w:pStyle w:val="a4"/>
      </w:pPr>
      <w:r>
        <w:t xml:space="preserve">Рисунок  </w:t>
      </w:r>
      <w:r>
        <w:fldChar w:fldCharType="begin"/>
      </w:r>
      <w:r>
        <w:instrText xml:space="preserve"> SEQ Рисунок_ \* ARABIC </w:instrText>
      </w:r>
      <w:r>
        <w:fldChar w:fldCharType="separate"/>
      </w:r>
      <w:r w:rsidR="0096035E">
        <w:rPr>
          <w:noProof/>
        </w:rPr>
        <w:t>31</w:t>
      </w:r>
      <w:r>
        <w:fldChar w:fldCharType="end"/>
      </w:r>
      <w:r w:rsidRPr="00662EEB">
        <w:t xml:space="preserve"> </w:t>
      </w:r>
      <w:r>
        <w:t xml:space="preserve">Боковой срез мембраны, с выращенными на ней клетками культуры </w:t>
      </w:r>
      <w:r>
        <w:rPr>
          <w:lang w:val="en-US"/>
        </w:rPr>
        <w:t>HeLa</w:t>
      </w:r>
      <w:r>
        <w:t xml:space="preserve"> (</w:t>
      </w:r>
      <w:r>
        <w:rPr>
          <w:lang w:val="en-US"/>
        </w:rPr>
        <w:t>A</w:t>
      </w:r>
      <w:r w:rsidRPr="00662EEB">
        <w:t xml:space="preserve">) </w:t>
      </w:r>
      <w:r>
        <w:t xml:space="preserve">и </w:t>
      </w:r>
      <w:proofErr w:type="spellStart"/>
      <w:r>
        <w:rPr>
          <w:lang w:val="en-US"/>
        </w:rPr>
        <w:t>MiaPaca</w:t>
      </w:r>
      <w:proofErr w:type="spellEnd"/>
      <w:r w:rsidRPr="00662EEB">
        <w:t xml:space="preserve"> 2(</w:t>
      </w:r>
      <w:r>
        <w:rPr>
          <w:lang w:val="en-US"/>
        </w:rPr>
        <w:t>B</w:t>
      </w:r>
      <w:r w:rsidRPr="00662EEB">
        <w:t>)</w:t>
      </w:r>
      <w:r>
        <w:t>, окрашенные соответственно</w:t>
      </w:r>
      <w:r w:rsidRPr="00662EEB">
        <w:t xml:space="preserve"> </w:t>
      </w:r>
      <w:r>
        <w:t xml:space="preserve">гематоксилином-эозином и </w:t>
      </w:r>
      <w:proofErr w:type="spellStart"/>
      <w:r>
        <w:t>толуидиновым</w:t>
      </w:r>
      <w:proofErr w:type="spellEnd"/>
      <w:r>
        <w:t xml:space="preserve"> синим. Масштабная линейка 20 мкм.</w:t>
      </w:r>
    </w:p>
    <w:p w14:paraId="02986907" w14:textId="2C01EA7D" w:rsidR="00CC560B" w:rsidRDefault="00CC560B" w:rsidP="00CC560B"/>
    <w:p w14:paraId="608D990C" w14:textId="77777777" w:rsidR="00CC560B" w:rsidRPr="00CC560B" w:rsidRDefault="00CC560B" w:rsidP="00CC560B"/>
    <w:p w14:paraId="2993CAE8" w14:textId="49CA7EB0" w:rsidR="00223218" w:rsidRPr="00223218" w:rsidRDefault="00223218" w:rsidP="00223218">
      <w:r>
        <w:tab/>
        <w:t xml:space="preserve">Из вышесказанного можно сделать вывод, что классические методы гистологии могут быть применены к окрашиванию клеток на мембранах. Однако не напрямую в силу того, что сама по себе мембрана является не инертным объектом и окрашивается вместе с клетками. </w:t>
      </w:r>
      <w:r w:rsidR="001A33E7">
        <w:t>Вероятно,</w:t>
      </w:r>
      <w:r>
        <w:t xml:space="preserve"> можно подобрать условия и разработать методику окрашивания эффективную именно для мембран, однако это является отдельной большой </w:t>
      </w:r>
      <w:r w:rsidR="0002433C">
        <w:t xml:space="preserve">задачей, которая может быть решена в дальнейшем. </w:t>
      </w:r>
    </w:p>
    <w:p w14:paraId="0EE0E8BF" w14:textId="023B8B08" w:rsidR="00213348" w:rsidRDefault="009D0C35" w:rsidP="00213348">
      <w:pPr>
        <w:pStyle w:val="3"/>
      </w:pPr>
      <w:bookmarkStart w:id="63" w:name="_Toc125154185"/>
      <w:r>
        <w:rPr>
          <w:lang w:val="en-US"/>
        </w:rPr>
        <w:t>CLSM</w:t>
      </w:r>
      <w:r w:rsidRPr="009D0C35">
        <w:t xml:space="preserve"> </w:t>
      </w:r>
      <w:r>
        <w:t>исследование клеток на мембране</w:t>
      </w:r>
      <w:bookmarkEnd w:id="63"/>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1F1078D6" w:rsidR="002B5346" w:rsidRDefault="002B5346" w:rsidP="002B5346">
      <w:pPr>
        <w:pStyle w:val="a4"/>
        <w:jc w:val="left"/>
      </w:pPr>
      <w:r>
        <w:t xml:space="preserve">Рисунок  </w:t>
      </w:r>
      <w:r>
        <w:fldChar w:fldCharType="begin"/>
      </w:r>
      <w:r>
        <w:instrText xml:space="preserve"> SEQ Рисунок_ \* ARABIC </w:instrText>
      </w:r>
      <w:r>
        <w:fldChar w:fldCharType="separate"/>
      </w:r>
      <w:r w:rsidR="0096035E">
        <w:rPr>
          <w:noProof/>
        </w:rPr>
        <w:t>32</w:t>
      </w:r>
      <w:r>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35D127B4" w:rsidR="00351AD4" w:rsidRPr="00BC1E46" w:rsidRDefault="007F5744" w:rsidP="007F5744">
      <w:pPr>
        <w:pStyle w:val="a4"/>
        <w:jc w:val="left"/>
      </w:pPr>
      <w:r>
        <w:t xml:space="preserve">Рисунок  </w:t>
      </w:r>
      <w:r>
        <w:fldChar w:fldCharType="begin"/>
      </w:r>
      <w:r>
        <w:instrText xml:space="preserve"> SEQ Рисунок_ \* ARABIC </w:instrText>
      </w:r>
      <w:r>
        <w:fldChar w:fldCharType="separate"/>
      </w:r>
      <w:r w:rsidR="0096035E">
        <w:rPr>
          <w:noProof/>
        </w:rPr>
        <w:t>33</w:t>
      </w:r>
      <w:r>
        <w:rPr>
          <w:noProof/>
        </w:rPr>
        <w:fldChar w:fldCharType="end"/>
      </w:r>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19911BBA"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B805DA">
        <w:instrText xml:space="preserve"> ADDIN ZOTERO_ITEM CSL_CITATION {"citationID":"mtCSy1No","properties":{"formattedCitation":"\\super 28\\nosupersub{}","plainCitation":"28","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B805DA" w:rsidRPr="00B805DA">
        <w:rPr>
          <w:sz w:val="20"/>
          <w:vertAlign w:val="superscript"/>
        </w:rPr>
        <w:t>28</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256DA7EF" w:rsidR="00C33538" w:rsidRDefault="00C33538" w:rsidP="00C33538">
      <w:pPr>
        <w:pStyle w:val="a4"/>
        <w:jc w:val="left"/>
      </w:pPr>
      <w:r>
        <w:t xml:space="preserve">Рисунок  </w:t>
      </w:r>
      <w:r>
        <w:fldChar w:fldCharType="begin"/>
      </w:r>
      <w:r>
        <w:instrText xml:space="preserve"> SEQ Рисунок_ \* ARABIC </w:instrText>
      </w:r>
      <w:r>
        <w:fldChar w:fldCharType="separate"/>
      </w:r>
      <w:r w:rsidR="0096035E">
        <w:rPr>
          <w:noProof/>
        </w:rPr>
        <w:t>34</w:t>
      </w:r>
      <w:r>
        <w:rPr>
          <w:noProof/>
        </w:rPr>
        <w:fldChar w:fldCharType="end"/>
      </w:r>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9DE31E3" w14:textId="037ED176" w:rsidR="0010641B" w:rsidRDefault="00EC4946" w:rsidP="0010641B">
      <w:pPr>
        <w:keepNext/>
        <w:ind w:firstLine="720"/>
        <w:jc w:val="center"/>
      </w:pPr>
      <w:r w:rsidRPr="00EC4946">
        <w:drawing>
          <wp:inline distT="0" distB="0" distL="0" distR="0" wp14:anchorId="33364B5F" wp14:editId="42EB4392">
            <wp:extent cx="4138073" cy="2520000"/>
            <wp:effectExtent l="0" t="0" r="0" b="0"/>
            <wp:docPr id="50" name="Рисунок 2" descr="Изображение выглядит как темный&#10;&#10;Автоматически созданное описание">
              <a:extLst xmlns:a="http://schemas.openxmlformats.org/drawingml/2006/main">
                <a:ext uri="{FF2B5EF4-FFF2-40B4-BE49-F238E27FC236}">
                  <a16:creationId xmlns:a16="http://schemas.microsoft.com/office/drawing/2014/main" id="{87177D78-284E-007A-B92F-09FC12791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descr="Изображение выглядит как темный&#10;&#10;Автоматически созданное описание">
                      <a:extLst>
                        <a:ext uri="{FF2B5EF4-FFF2-40B4-BE49-F238E27FC236}">
                          <a16:creationId xmlns:a16="http://schemas.microsoft.com/office/drawing/2014/main" id="{87177D78-284E-007A-B92F-09FC12791479}"/>
                        </a:ext>
                      </a:extLst>
                    </pic:cNvPr>
                    <pic:cNvPicPr>
                      <a:picLocks noChangeAspect="1"/>
                    </pic:cNvPicPr>
                  </pic:nvPicPr>
                  <pic:blipFill rotWithShape="1">
                    <a:blip r:embed="rId103">
                      <a:extLst>
                        <a:ext uri="{28A0092B-C50C-407E-A947-70E740481C1C}">
                          <a14:useLocalDpi xmlns:a14="http://schemas.microsoft.com/office/drawing/2010/main" val="0"/>
                        </a:ext>
                      </a:extLst>
                    </a:blip>
                    <a:srcRect l="7630" t="27421" r="7630" b="19371"/>
                    <a:stretch/>
                  </pic:blipFill>
                  <pic:spPr>
                    <a:xfrm>
                      <a:off x="0" y="0"/>
                      <a:ext cx="4138073" cy="2520000"/>
                    </a:xfrm>
                    <a:prstGeom prst="rect">
                      <a:avLst/>
                    </a:prstGeom>
                  </pic:spPr>
                </pic:pic>
              </a:graphicData>
            </a:graphic>
          </wp:inline>
        </w:drawing>
      </w:r>
    </w:p>
    <w:p w14:paraId="73710B26" w14:textId="5E53051E" w:rsidR="0010641B" w:rsidRPr="00EC4946" w:rsidRDefault="0010641B" w:rsidP="0010641B">
      <w:pPr>
        <w:pStyle w:val="a4"/>
      </w:pPr>
      <w:r>
        <w:t xml:space="preserve">Рисунок  </w:t>
      </w:r>
      <w:r>
        <w:fldChar w:fldCharType="begin"/>
      </w:r>
      <w:r>
        <w:instrText xml:space="preserve"> SEQ Рисунок_ \* ARABIC </w:instrText>
      </w:r>
      <w:r>
        <w:fldChar w:fldCharType="separate"/>
      </w:r>
      <w:r w:rsidR="0096035E">
        <w:rPr>
          <w:noProof/>
        </w:rPr>
        <w:t>35</w:t>
      </w:r>
      <w:r>
        <w:fldChar w:fldCharType="end"/>
      </w:r>
      <w:r w:rsidRPr="0010641B">
        <w:t xml:space="preserve"> </w:t>
      </w:r>
      <w:r>
        <w:t>3</w:t>
      </w:r>
      <w:r>
        <w:rPr>
          <w:lang w:val="en-US"/>
        </w:rPr>
        <w:t>d</w:t>
      </w:r>
      <w:r w:rsidRPr="0010641B">
        <w:t xml:space="preserve"> </w:t>
      </w:r>
      <w:r>
        <w:t xml:space="preserve">реконструкция клеток, растущих на мембране. Окраска </w:t>
      </w:r>
      <w:proofErr w:type="spellStart"/>
      <w:r w:rsidRPr="00A76C1F">
        <w:t>CytoCalcein</w:t>
      </w:r>
      <w:proofErr w:type="spellEnd"/>
      <w:r w:rsidRPr="00A76C1F">
        <w:t xml:space="preserve"> </w:t>
      </w:r>
      <w:proofErr w:type="spellStart"/>
      <w:r w:rsidRPr="00A76C1F">
        <w:t>Violet</w:t>
      </w:r>
      <w:proofErr w:type="spellEnd"/>
      <w:r>
        <w:t xml:space="preserve">, изображение получено в виде серии конфокальных срезов высотой 3 мкм, при возбуждении 405 нм лазером и регистрации в диапазоне </w:t>
      </w:r>
      <w:r w:rsidR="001A33E7">
        <w:t>420–</w:t>
      </w:r>
      <w:proofErr w:type="gramStart"/>
      <w:r w:rsidR="001A33E7">
        <w:t xml:space="preserve">460 </w:t>
      </w:r>
      <w:r>
        <w:t xml:space="preserve"> нм</w:t>
      </w:r>
      <w:proofErr w:type="gramEnd"/>
      <w:r>
        <w:t>. 3</w:t>
      </w:r>
      <w:r>
        <w:rPr>
          <w:lang w:val="en-US"/>
        </w:rPr>
        <w:t>d</w:t>
      </w:r>
      <w:r w:rsidRPr="0010641B">
        <w:t xml:space="preserve"> </w:t>
      </w:r>
      <w:r>
        <w:t xml:space="preserve">реконструкция осуществлялась при помощи </w:t>
      </w:r>
      <w:r w:rsidR="001D1DC1">
        <w:rPr>
          <w:lang w:val="en-US"/>
        </w:rPr>
        <w:t>D</w:t>
      </w:r>
      <w:r w:rsidR="00EC4946">
        <w:rPr>
          <w:lang w:val="en-US"/>
        </w:rPr>
        <w:t>rishti</w:t>
      </w:r>
      <w:r>
        <w:t>.</w:t>
      </w:r>
    </w:p>
    <w:p w14:paraId="2F51B4DE" w14:textId="696F71E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w:t>
      </w:r>
      <w:r w:rsidR="00A76C1F">
        <w:lastRenderedPageBreak/>
        <w:t xml:space="preserve">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6B646B68" w:rsidR="00A76C1F" w:rsidRDefault="00A76C1F" w:rsidP="00A76C1F">
      <w:pPr>
        <w:pStyle w:val="a4"/>
        <w:jc w:val="left"/>
      </w:pPr>
      <w:r>
        <w:t xml:space="preserve">Рисунок  </w:t>
      </w:r>
      <w:r>
        <w:fldChar w:fldCharType="begin"/>
      </w:r>
      <w:r>
        <w:instrText xml:space="preserve"> SEQ Рисунок_ \* ARABIC </w:instrText>
      </w:r>
      <w:r>
        <w:fldChar w:fldCharType="separate"/>
      </w:r>
      <w:r w:rsidR="0096035E">
        <w:rPr>
          <w:noProof/>
        </w:rPr>
        <w:t>36</w:t>
      </w:r>
      <w:r>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w:t>
      </w:r>
      <w:r w:rsidR="001A33E7">
        <w:t>410–</w:t>
      </w:r>
      <w:proofErr w:type="gramStart"/>
      <w:r w:rsidR="001A33E7">
        <w:t xml:space="preserve">460 </w:t>
      </w:r>
      <w:r>
        <w:t xml:space="preserve"> нм</w:t>
      </w:r>
      <w:proofErr w:type="gramEnd"/>
      <w:r>
        <w:t>),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7C3F1025" w14:textId="77777777" w:rsidR="00A6334A"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w:t>
      </w:r>
      <w:r w:rsidR="00A6334A">
        <w:t>.</w:t>
      </w:r>
    </w:p>
    <w:p w14:paraId="19BA12B3" w14:textId="77777777" w:rsidR="006D3CC6" w:rsidRDefault="00A6334A" w:rsidP="004B6531">
      <w:r>
        <w:tab/>
      </w:r>
      <w:proofErr w:type="spellStart"/>
      <w:r>
        <w:t>Осоновной</w:t>
      </w:r>
      <w:proofErr w:type="spellEnd"/>
      <w:r>
        <w:t xml:space="preserve"> задачей исследования было создание методики для </w:t>
      </w:r>
      <w:proofErr w:type="spellStart"/>
      <w:r>
        <w:t>сокультивирования</w:t>
      </w:r>
      <w:proofErr w:type="spellEnd"/>
      <w:r>
        <w:t xml:space="preserve"> клеток и, естественно, крайне интересно было проверить возможно ли изучать культуру в процессе </w:t>
      </w:r>
      <w:proofErr w:type="spellStart"/>
      <w:r>
        <w:t>сокультивирования</w:t>
      </w:r>
      <w:proofErr w:type="spellEnd"/>
      <w:r>
        <w:t xml:space="preserve"> при помощи конфокального микроскопа. Выше уже упоминалось, </w:t>
      </w:r>
      <w:r w:rsidR="003E5A4E">
        <w:t xml:space="preserve">что для чашек со стеклянным дном был сконструирован специальный </w:t>
      </w:r>
      <w:proofErr w:type="spellStart"/>
      <w:r w:rsidR="003E5A4E">
        <w:t>холдер</w:t>
      </w:r>
      <w:proofErr w:type="spellEnd"/>
      <w:r w:rsidR="003E5A4E">
        <w:t xml:space="preserve">. Именно он и был использован. На дно чашки петри были посеяны клетки культуры </w:t>
      </w:r>
      <w:r w:rsidR="003E5A4E">
        <w:rPr>
          <w:lang w:val="en-US"/>
        </w:rPr>
        <w:t>Vero</w:t>
      </w:r>
      <w:r w:rsidR="003E5A4E">
        <w:t xml:space="preserve">, на мембрану, закрепленную в </w:t>
      </w:r>
      <w:proofErr w:type="spellStart"/>
      <w:r w:rsidR="003E5A4E">
        <w:t>холдере</w:t>
      </w:r>
      <w:proofErr w:type="spellEnd"/>
      <w:r w:rsidR="003E5A4E">
        <w:t xml:space="preserve">, были посеяны клетки фибробластов человека. И те и другие клетки были окрашены при помощи красителя </w:t>
      </w:r>
      <w:r w:rsidR="003E5A4E">
        <w:rPr>
          <w:lang w:val="en-US"/>
        </w:rPr>
        <w:t>M</w:t>
      </w:r>
      <w:r w:rsidR="003E5A4E" w:rsidRPr="003E5A4E">
        <w:t>-29</w:t>
      </w:r>
      <w:r w:rsidR="003E5A4E">
        <w:t xml:space="preserve">, после чего вся конструкция (чашка вместе с </w:t>
      </w:r>
      <w:proofErr w:type="spellStart"/>
      <w:r w:rsidR="003E5A4E">
        <w:t>холдером</w:t>
      </w:r>
      <w:proofErr w:type="spellEnd"/>
      <w:r w:rsidR="003E5A4E">
        <w:t xml:space="preserve">) изучались при помощи конфокального микроскопа. </w:t>
      </w:r>
    </w:p>
    <w:p w14:paraId="21D17AA7" w14:textId="793B279F" w:rsidR="003E5A4E" w:rsidRDefault="006D3CC6" w:rsidP="004B6531">
      <w:r>
        <w:tab/>
        <w:t xml:space="preserve">Было проведено два типа экспериментов. В первом мембрана находилась в нормальном положении </w:t>
      </w:r>
      <w:proofErr w:type="gramStart"/>
      <w:r w:rsidR="00321D43">
        <w:t>т.е.</w:t>
      </w:r>
      <w:proofErr w:type="gramEnd"/>
      <w:r w:rsidR="00321D43">
        <w:t xml:space="preserve"> </w:t>
      </w:r>
      <w:r>
        <w:t>клетки находились сверху</w:t>
      </w:r>
      <w:r w:rsidR="00321D43">
        <w:t xml:space="preserve"> (рис)</w:t>
      </w:r>
      <w:r>
        <w:t xml:space="preserve"> в другом, из научного интереса, мембрана была перевернута и расположена клетками снизу</w:t>
      </w:r>
      <w:r w:rsidR="00321D43">
        <w:t xml:space="preserve"> (рис)</w:t>
      </w:r>
      <w:r>
        <w:t>.</w:t>
      </w:r>
      <w:r w:rsidR="00A645FA" w:rsidRPr="00A645FA">
        <w:t xml:space="preserve"> </w:t>
      </w:r>
    </w:p>
    <w:p w14:paraId="221D769D" w14:textId="182A86C3" w:rsidR="00232687" w:rsidRPr="003E5A4E" w:rsidRDefault="00232687" w:rsidP="004B6531">
      <w:r>
        <w:tab/>
        <w:t xml:space="preserve"> </w:t>
      </w:r>
    </w:p>
    <w:p w14:paraId="5CA5760F" w14:textId="77777777" w:rsidR="0025098E" w:rsidRDefault="00A6334A" w:rsidP="0025098E">
      <w:pPr>
        <w:keepNext/>
        <w:jc w:val="center"/>
      </w:pPr>
      <w:r>
        <w:rPr>
          <w:noProof/>
        </w:rPr>
        <w:drawing>
          <wp:inline distT="0" distB="0" distL="0" distR="0" wp14:anchorId="2A9D07AD" wp14:editId="4886AB38">
            <wp:extent cx="4750816" cy="1620000"/>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750816" cy="1620000"/>
                    </a:xfrm>
                    <a:prstGeom prst="rect">
                      <a:avLst/>
                    </a:prstGeom>
                    <a:noFill/>
                    <a:ln>
                      <a:noFill/>
                    </a:ln>
                  </pic:spPr>
                </pic:pic>
              </a:graphicData>
            </a:graphic>
          </wp:inline>
        </w:drawing>
      </w:r>
    </w:p>
    <w:p w14:paraId="51845E90" w14:textId="06EE580A" w:rsidR="006D3CC6" w:rsidRDefault="0025098E" w:rsidP="0025098E">
      <w:pPr>
        <w:pStyle w:val="a4"/>
      </w:pPr>
      <w:r>
        <w:t xml:space="preserve">Рисунок  </w:t>
      </w:r>
      <w:r>
        <w:fldChar w:fldCharType="begin"/>
      </w:r>
      <w:r>
        <w:instrText xml:space="preserve"> SEQ Рисунок_ \* ARABIC </w:instrText>
      </w:r>
      <w:r>
        <w:fldChar w:fldCharType="separate"/>
      </w:r>
      <w:r w:rsidR="0096035E">
        <w:rPr>
          <w:noProof/>
        </w:rPr>
        <w:t>37</w:t>
      </w:r>
      <w:r>
        <w:fldChar w:fldCharType="end"/>
      </w:r>
      <w:r>
        <w:t xml:space="preserve"> Конфокальная микроскопия клеток в процессе </w:t>
      </w:r>
      <w:proofErr w:type="spellStart"/>
      <w:r>
        <w:t>сокультивирования</w:t>
      </w:r>
      <w:proofErr w:type="spellEnd"/>
      <w:r>
        <w:t xml:space="preserve">. </w:t>
      </w:r>
      <w:r>
        <w:rPr>
          <w:lang w:val="en-US"/>
        </w:rPr>
        <w:t>A</w:t>
      </w:r>
      <w:r w:rsidRPr="0025098E">
        <w:t xml:space="preserve"> – </w:t>
      </w:r>
      <w:r>
        <w:t xml:space="preserve">клетки </w:t>
      </w:r>
      <w:r>
        <w:rPr>
          <w:lang w:val="en-US"/>
        </w:rPr>
        <w:t>Vero</w:t>
      </w:r>
      <w:r>
        <w:t xml:space="preserve">, растущие в чашке Петри, </w:t>
      </w:r>
      <w:r>
        <w:rPr>
          <w:lang w:val="en-US"/>
        </w:rPr>
        <w:t>B</w:t>
      </w:r>
      <w:r w:rsidRPr="0025098E">
        <w:t xml:space="preserve"> – </w:t>
      </w:r>
      <w:r>
        <w:t xml:space="preserve">фибробласты человека, растущие на мембране. </w:t>
      </w:r>
      <w:r>
        <w:rPr>
          <w:lang w:val="en-US"/>
        </w:rPr>
        <w:t>C</w:t>
      </w:r>
      <w:r w:rsidRPr="0025098E">
        <w:t xml:space="preserve"> – </w:t>
      </w:r>
      <w:r>
        <w:t>3</w:t>
      </w:r>
      <w:r>
        <w:rPr>
          <w:lang w:val="en-US"/>
        </w:rPr>
        <w:t>d</w:t>
      </w:r>
      <w:r w:rsidRPr="0025098E">
        <w:t xml:space="preserve"> </w:t>
      </w:r>
      <w:r>
        <w:t xml:space="preserve">реконструкция всей системы, где снизу чашка Петри, а сверху мембрана, перевёрнутая клетками вниз. </w:t>
      </w:r>
      <w:r w:rsidR="003B3FA2">
        <w:t xml:space="preserve">Клетки окрашены М-29. </w:t>
      </w:r>
      <w:r w:rsidR="00503683">
        <w:t>Масштабная линейка</w:t>
      </w:r>
      <w:r w:rsidR="00503683" w:rsidRPr="003B3FA2">
        <w:t xml:space="preserve"> 200</w:t>
      </w:r>
      <w:r w:rsidR="00503683">
        <w:t xml:space="preserve"> мкм</w:t>
      </w:r>
      <w:r w:rsidR="005C48C6" w:rsidRPr="003B3FA2">
        <w:t xml:space="preserve">. </w:t>
      </w:r>
      <w:r w:rsidR="005C48C6">
        <w:t>Для 3</w:t>
      </w:r>
      <w:r w:rsidR="005C48C6">
        <w:rPr>
          <w:lang w:val="en-US"/>
        </w:rPr>
        <w:t>d</w:t>
      </w:r>
      <w:r w:rsidR="005C48C6" w:rsidRPr="003B3FA2">
        <w:t xml:space="preserve"> </w:t>
      </w:r>
      <w:r w:rsidR="005C48C6">
        <w:t xml:space="preserve">реконструкции использовался </w:t>
      </w:r>
      <w:proofErr w:type="spellStart"/>
      <w:r w:rsidR="005C48C6">
        <w:rPr>
          <w:lang w:val="en-US"/>
        </w:rPr>
        <w:t>napari</w:t>
      </w:r>
      <w:proofErr w:type="spellEnd"/>
      <w:r w:rsidR="005C48C6" w:rsidRPr="003B3FA2">
        <w:t>.</w:t>
      </w:r>
    </w:p>
    <w:p w14:paraId="297733FE" w14:textId="3280AB8D" w:rsidR="00182CC3" w:rsidRPr="003B3FA2" w:rsidRDefault="00321D43" w:rsidP="00321D43">
      <w:pPr>
        <w:ind w:firstLine="720"/>
      </w:pPr>
      <w:r>
        <w:lastRenderedPageBreak/>
        <w:t xml:space="preserve">Как было показано в обоих случаях возможно получать достаточно качественные микроскопические изображения. Когда клетки расположены снизу мембраны изображения получается несколько лучше, так как флуоресцентный сигнал не так теряется при прохождении через мембрану. Однако, как уже упоминалось выше, этот способ крепления мембраны весьма далек от практического применения, вероятнее всего клетки закрепленные снизу будут под действием гравитации отваливаться и опускаться на нижний слой, что нивелируют всю идею раздельной </w:t>
      </w:r>
      <w:proofErr w:type="spellStart"/>
      <w:r>
        <w:t>сокультивации</w:t>
      </w:r>
      <w:proofErr w:type="spellEnd"/>
      <w:r>
        <w:t>.</w:t>
      </w:r>
    </w:p>
    <w:p w14:paraId="3BCA2708" w14:textId="77777777" w:rsidR="00937833" w:rsidRDefault="00182CC3" w:rsidP="00937833">
      <w:pPr>
        <w:keepNext/>
      </w:pPr>
      <w:r>
        <w:rPr>
          <w:noProof/>
        </w:rPr>
        <w:drawing>
          <wp:inline distT="0" distB="0" distL="0" distR="0" wp14:anchorId="2E31249E" wp14:editId="098DC1AF">
            <wp:extent cx="6311995" cy="162000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4950609A" w14:textId="49FF947E" w:rsidR="00937833" w:rsidRPr="00937833" w:rsidRDefault="00937833" w:rsidP="00937833">
      <w:pPr>
        <w:pStyle w:val="a4"/>
      </w:pPr>
      <w:r>
        <w:t xml:space="preserve">Рисунок  </w:t>
      </w:r>
      <w:r>
        <w:fldChar w:fldCharType="begin"/>
      </w:r>
      <w:r>
        <w:instrText xml:space="preserve"> SEQ Рисунок_ \* ARABIC </w:instrText>
      </w:r>
      <w:r>
        <w:fldChar w:fldCharType="separate"/>
      </w:r>
      <w:r w:rsidR="0096035E">
        <w:rPr>
          <w:noProof/>
        </w:rPr>
        <w:t>38</w:t>
      </w:r>
      <w:r>
        <w:fldChar w:fldCharType="end"/>
      </w:r>
      <w:r w:rsidRPr="00937833">
        <w:t xml:space="preserve"> Конфокальная микроскопия клеток в процессе </w:t>
      </w:r>
      <w:proofErr w:type="spellStart"/>
      <w:r w:rsidRPr="00937833">
        <w:t>сокультивирования</w:t>
      </w:r>
      <w:proofErr w:type="spellEnd"/>
      <w:r w:rsidRPr="00937833">
        <w:t xml:space="preserve">. </w:t>
      </w:r>
      <w:r w:rsidRPr="00D853E4">
        <w:rPr>
          <w:lang w:val="en-US"/>
        </w:rPr>
        <w:t>A</w:t>
      </w:r>
      <w:r w:rsidRPr="00937833">
        <w:t xml:space="preserve"> – клетки </w:t>
      </w:r>
      <w:r w:rsidRPr="00D853E4">
        <w:rPr>
          <w:lang w:val="en-US"/>
        </w:rPr>
        <w:t>Vero</w:t>
      </w:r>
      <w:r w:rsidRPr="00937833">
        <w:t xml:space="preserve">, растущие в чашке Петри, </w:t>
      </w:r>
      <w:r w:rsidRPr="00D853E4">
        <w:rPr>
          <w:lang w:val="en-US"/>
        </w:rPr>
        <w:t>B</w:t>
      </w:r>
      <w:r w:rsidRPr="00937833">
        <w:t xml:space="preserve"> –</w:t>
      </w:r>
      <w:r>
        <w:t xml:space="preserve">изображение самой мембраны снизу. С – фибробласты на поверхности мембраны. </w:t>
      </w:r>
      <w:r>
        <w:rPr>
          <w:lang w:val="en-US"/>
        </w:rPr>
        <w:t>D</w:t>
      </w:r>
      <w:r w:rsidRPr="00937833">
        <w:t xml:space="preserve"> – 3</w:t>
      </w:r>
      <w:r w:rsidRPr="00D853E4">
        <w:rPr>
          <w:lang w:val="en-US"/>
        </w:rPr>
        <w:t>d</w:t>
      </w:r>
      <w:r w:rsidRPr="00937833">
        <w:t xml:space="preserve"> реконструкция всей системы. </w:t>
      </w:r>
      <w:r w:rsidR="003B3FA2">
        <w:t xml:space="preserve">Клетки окрашены М-29. </w:t>
      </w:r>
      <w:r>
        <w:t>Масштабная линейка</w:t>
      </w:r>
      <w:r w:rsidRPr="00937833">
        <w:t xml:space="preserve"> 200</w:t>
      </w:r>
      <w:r>
        <w:t xml:space="preserve"> мкм</w:t>
      </w:r>
      <w:r w:rsidRPr="00937833">
        <w:t xml:space="preserve">. </w:t>
      </w:r>
      <w:r>
        <w:t>Для 3</w:t>
      </w:r>
      <w:r>
        <w:rPr>
          <w:lang w:val="en-US"/>
        </w:rPr>
        <w:t>d</w:t>
      </w:r>
      <w:r w:rsidRPr="00937833">
        <w:t xml:space="preserve"> </w:t>
      </w:r>
      <w:r>
        <w:t xml:space="preserve">реконструкции использовался </w:t>
      </w:r>
      <w:proofErr w:type="spellStart"/>
      <w:r>
        <w:rPr>
          <w:lang w:val="en-US"/>
        </w:rPr>
        <w:t>napari</w:t>
      </w:r>
      <w:proofErr w:type="spellEnd"/>
      <w:r w:rsidRPr="00937833">
        <w:t>.</w:t>
      </w:r>
    </w:p>
    <w:p w14:paraId="2348B07C" w14:textId="35498505" w:rsidR="00182CC3" w:rsidRDefault="00AE3F0F" w:rsidP="00AE3F0F">
      <w:r>
        <w:tab/>
        <w:t xml:space="preserve">При правильном расположении мембраны так же возможно получить качественное изображение и </w:t>
      </w:r>
      <w:proofErr w:type="gramStart"/>
      <w:r>
        <w:t>клеток</w:t>
      </w:r>
      <w:proofErr w:type="gramEnd"/>
      <w:r>
        <w:t xml:space="preserve"> растущих в чашке и клеток на мембране. Однако флуоресценция клеток на мембране существенно менее интенсивная, что, впрочем, возможно скорректировать на этапе посто</w:t>
      </w:r>
      <w:r w:rsidR="00402EA5">
        <w:t>б</w:t>
      </w:r>
      <w:r>
        <w:t xml:space="preserve">работки. </w:t>
      </w:r>
    </w:p>
    <w:p w14:paraId="6080F1C6" w14:textId="5F62A7BA" w:rsidR="00055EAF" w:rsidRDefault="00055EAF" w:rsidP="00AE3F0F">
      <w:r>
        <w:tab/>
        <w:t xml:space="preserve">Основной вывод этой серии экспериментов – </w:t>
      </w:r>
      <w:proofErr w:type="gramStart"/>
      <w:r>
        <w:t>мембраны</w:t>
      </w:r>
      <w:proofErr w:type="gramEnd"/>
      <w:r>
        <w:t xml:space="preserve"> сделанные с использованием </w:t>
      </w:r>
      <w:r>
        <w:rPr>
          <w:lang w:val="en-US"/>
        </w:rPr>
        <w:t>EDC</w:t>
      </w:r>
      <w:r w:rsidRPr="00055EAF">
        <w:t xml:space="preserve"> </w:t>
      </w:r>
      <w:r>
        <w:t xml:space="preserve">как конъюгирующего агента можно изучать при помощи флуоресцентной и, особенно, конфокальной микроскопии. </w:t>
      </w:r>
      <w:proofErr w:type="gramStart"/>
      <w:r>
        <w:t>Естественно</w:t>
      </w:r>
      <w:proofErr w:type="gramEnd"/>
      <w:r>
        <w:t xml:space="preserve"> можно изучать и клетки, растущие на них, если окрасить их тем или иным </w:t>
      </w:r>
      <w:proofErr w:type="spellStart"/>
      <w:r>
        <w:t>флуорофором</w:t>
      </w:r>
      <w:proofErr w:type="spellEnd"/>
      <w:r>
        <w:t xml:space="preserve">, что открывает перспективы для громадного множества экспериментальных техник и подходов, основанных на явлении флуоресценции.  Возможно так же изучать клетки и в процессе их </w:t>
      </w:r>
      <w:proofErr w:type="spellStart"/>
      <w:r>
        <w:t>сокультивирования</w:t>
      </w:r>
      <w:proofErr w:type="spellEnd"/>
      <w:r w:rsidR="00B92D91">
        <w:t xml:space="preserve">, одновременно наблюдая клетки и на дне </w:t>
      </w:r>
      <w:r w:rsidR="001D7A2D">
        <w:t>чашки,</w:t>
      </w:r>
      <w:r w:rsidR="00B92D91">
        <w:t xml:space="preserve"> и на мембране. </w:t>
      </w:r>
    </w:p>
    <w:p w14:paraId="5FBC3380" w14:textId="5DD78A84" w:rsidR="001D7A2D" w:rsidRPr="00055EAF" w:rsidRDefault="001D7A2D" w:rsidP="00AE3F0F">
      <w:r>
        <w:tab/>
        <w:t xml:space="preserve">В это же время мембраны, изготовленные с использованием глутарового альдегида, абсолютно непригодны для флуоресцентной микроскопии, так как они сами по себе флуоресцируют очень ярко, </w:t>
      </w:r>
      <w:proofErr w:type="spellStart"/>
      <w:r>
        <w:t>зашумляя</w:t>
      </w:r>
      <w:proofErr w:type="spellEnd"/>
      <w:r>
        <w:t xml:space="preserve"> любую полезную информацию. </w:t>
      </w:r>
    </w:p>
    <w:p w14:paraId="456DD863" w14:textId="40CE46B5" w:rsidR="00747B27" w:rsidRPr="0025098E" w:rsidRDefault="00747B27" w:rsidP="00747B27">
      <w:pPr>
        <w:pStyle w:val="3"/>
      </w:pPr>
      <w:bookmarkStart w:id="64" w:name="_Toc125154186"/>
      <w:r>
        <w:t xml:space="preserve">Исследование клеток на мембране при помощи </w:t>
      </w:r>
      <w:r>
        <w:rPr>
          <w:lang w:val="en-US"/>
        </w:rPr>
        <w:t>SEM</w:t>
      </w:r>
      <w:bookmarkEnd w:id="64"/>
    </w:p>
    <w:p w14:paraId="0CC12A22" w14:textId="5776FBCE" w:rsidR="0025098E" w:rsidRDefault="00066C69" w:rsidP="0025098E">
      <w:pPr>
        <w:ind w:firstLine="720"/>
      </w:pPr>
      <w:r>
        <w:t>Сканирующая электронная микроскопия — это</w:t>
      </w:r>
      <w:r w:rsidR="0025098E">
        <w:t xml:space="preserve"> метод исследования с очень богатыми возможностями, в том числе и в биологии. </w:t>
      </w:r>
      <w:r>
        <w:t xml:space="preserve">Однако, в отличии от различных видов оптической микроскопии, она требует достаточно сложной пробоподготовки перед непосредственно исследованием образцов. </w:t>
      </w:r>
      <w:r w:rsidR="004033E0">
        <w:t>Биологические образцы необходимо зафиксировать в специальном буфере, обезводить (используя органические растворители, такие как ацетон), потом удалить эти растворители (</w:t>
      </w:r>
      <w:proofErr w:type="gramStart"/>
      <w:r w:rsidR="004033E0">
        <w:t>например</w:t>
      </w:r>
      <w:proofErr w:type="gramEnd"/>
      <w:r w:rsidR="004033E0">
        <w:t xml:space="preserve"> используя сушку в критической точке) и, наконец, напылить слой металла, который не даст образцу в микроскопе заряжаться слишком сильно, что существенно ухудшает изображение. </w:t>
      </w:r>
    </w:p>
    <w:p w14:paraId="7601B65D" w14:textId="2428D243" w:rsidR="009F0747" w:rsidRDefault="00845CCB" w:rsidP="009F0747">
      <w:pPr>
        <w:ind w:firstLine="720"/>
      </w:pPr>
      <w:r>
        <w:t xml:space="preserve">Все эти манипуляции могут приводить к нарушению целостности образца или, например, к потере клеток, если речь идёт о культуре, растущей на какой-либо подложке. </w:t>
      </w:r>
      <w:r>
        <w:lastRenderedPageBreak/>
        <w:t xml:space="preserve">Таким образцом было важно показать саму возможность использовать </w:t>
      </w:r>
      <w:r>
        <w:rPr>
          <w:lang w:val="en-US"/>
        </w:rPr>
        <w:t>SEM</w:t>
      </w:r>
      <w:r w:rsidRPr="00845CCB">
        <w:t xml:space="preserve"> </w:t>
      </w:r>
      <w:r>
        <w:t xml:space="preserve">для исследования описываемых в работе белковых мембран и </w:t>
      </w:r>
      <w:r w:rsidR="009F0747">
        <w:t>клеток,</w:t>
      </w:r>
      <w:r>
        <w:t xml:space="preserve"> растущих на них.</w:t>
      </w:r>
      <w:r w:rsidR="009F0747">
        <w:t xml:space="preserve"> </w:t>
      </w:r>
    </w:p>
    <w:p w14:paraId="51996EA6" w14:textId="5E28561C" w:rsidR="009F0747" w:rsidRPr="00845CCB" w:rsidRDefault="009F0747" w:rsidP="009F0747">
      <w:pPr>
        <w:ind w:firstLine="720"/>
      </w:pPr>
      <w:r>
        <w:t>В первую очередь через процедуру пробоподготовки были проведены чистые мембраны, без клеток. Примеры полученных изображений приведены ниже.</w:t>
      </w:r>
    </w:p>
    <w:p w14:paraId="2BC2D77E" w14:textId="77777777" w:rsidR="00C97256" w:rsidRDefault="00C97256" w:rsidP="00C97256">
      <w:pPr>
        <w:keepNext/>
        <w:jc w:val="center"/>
      </w:pPr>
      <w:r>
        <w:rPr>
          <w:noProof/>
        </w:rPr>
        <w:drawing>
          <wp:inline distT="0" distB="0" distL="0" distR="0" wp14:anchorId="3CD77438" wp14:editId="5EA8B425">
            <wp:extent cx="5775772" cy="19800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775772" cy="1980000"/>
                    </a:xfrm>
                    <a:prstGeom prst="rect">
                      <a:avLst/>
                    </a:prstGeom>
                    <a:noFill/>
                    <a:ln>
                      <a:noFill/>
                    </a:ln>
                  </pic:spPr>
                </pic:pic>
              </a:graphicData>
            </a:graphic>
          </wp:inline>
        </w:drawing>
      </w:r>
    </w:p>
    <w:p w14:paraId="14196287" w14:textId="7B72E58E" w:rsidR="00A53558" w:rsidRDefault="00C97256" w:rsidP="00C97256">
      <w:pPr>
        <w:pStyle w:val="a4"/>
      </w:pPr>
      <w:r>
        <w:t xml:space="preserve">Рисунок  </w:t>
      </w:r>
      <w:r>
        <w:fldChar w:fldCharType="begin"/>
      </w:r>
      <w:r>
        <w:instrText xml:space="preserve"> SEQ Рисунок_ \* ARABIC </w:instrText>
      </w:r>
      <w:r>
        <w:fldChar w:fldCharType="separate"/>
      </w:r>
      <w:r w:rsidR="0096035E">
        <w:rPr>
          <w:noProof/>
        </w:rPr>
        <w:t>39</w:t>
      </w:r>
      <w:r>
        <w:fldChar w:fldCharType="end"/>
      </w:r>
      <w:r w:rsidRPr="00C97256">
        <w:t xml:space="preserve"> </w:t>
      </w:r>
      <w:proofErr w:type="gramStart"/>
      <w:r w:rsidR="00D462D3">
        <w:t>Мембраны</w:t>
      </w:r>
      <w:proofErr w:type="gramEnd"/>
      <w:r w:rsidR="00D462D3">
        <w:t xml:space="preserve"> снятые при помощи </w:t>
      </w:r>
      <w:r w:rsidR="00D462D3">
        <w:rPr>
          <w:lang w:val="en-US"/>
        </w:rPr>
        <w:t>SEM</w:t>
      </w:r>
      <w:r w:rsidR="00D462D3" w:rsidRPr="00D462D3">
        <w:t xml:space="preserve">. </w:t>
      </w:r>
      <w:r w:rsidR="00D462D3">
        <w:rPr>
          <w:lang w:val="en-US"/>
        </w:rPr>
        <w:t>A</w:t>
      </w:r>
      <w:r w:rsidR="00D462D3" w:rsidRPr="00D462D3">
        <w:t xml:space="preserve"> </w:t>
      </w:r>
      <w:r w:rsidR="00D462D3">
        <w:t>–</w:t>
      </w:r>
      <w:r w:rsidR="00D462D3" w:rsidRPr="00D462D3">
        <w:t xml:space="preserve"> </w:t>
      </w:r>
      <w:r w:rsidR="00D462D3">
        <w:t xml:space="preserve">мембрана полученная с использованием </w:t>
      </w:r>
      <w:r w:rsidR="00D462D3">
        <w:rPr>
          <w:lang w:val="en-US"/>
        </w:rPr>
        <w:t>FDM</w:t>
      </w:r>
      <w:r w:rsidR="00D462D3" w:rsidRPr="00D462D3">
        <w:t xml:space="preserve"> </w:t>
      </w:r>
      <w:proofErr w:type="spellStart"/>
      <w:r w:rsidR="00D462D3">
        <w:t>молда</w:t>
      </w:r>
      <w:proofErr w:type="spellEnd"/>
      <w:r w:rsidR="00D462D3">
        <w:t xml:space="preserve">, </w:t>
      </w:r>
      <w:r w:rsidR="00D462D3">
        <w:rPr>
          <w:lang w:val="en-US"/>
        </w:rPr>
        <w:t>B</w:t>
      </w:r>
      <w:r w:rsidR="00D462D3" w:rsidRPr="00D462D3">
        <w:t xml:space="preserve"> </w:t>
      </w:r>
      <w:r w:rsidR="00D462D3">
        <w:t>–</w:t>
      </w:r>
      <w:r w:rsidR="00D462D3" w:rsidRPr="00D462D3">
        <w:t xml:space="preserve"> </w:t>
      </w:r>
      <w:r w:rsidR="00D462D3">
        <w:t xml:space="preserve">мембрана полученная при помощи </w:t>
      </w:r>
      <w:r w:rsidR="00D462D3">
        <w:rPr>
          <w:lang w:val="en-US"/>
        </w:rPr>
        <w:t>MSLA</w:t>
      </w:r>
      <w:r w:rsidR="00D462D3" w:rsidRPr="00D462D3">
        <w:t xml:space="preserve"> </w:t>
      </w:r>
      <w:proofErr w:type="spellStart"/>
      <w:r w:rsidR="00D462D3">
        <w:t>молда</w:t>
      </w:r>
      <w:proofErr w:type="spellEnd"/>
      <w:r w:rsidR="00D462D3">
        <w:t xml:space="preserve"> (боковая и верхняя сторона). С – внутренняя часть мембраны. </w:t>
      </w:r>
      <w:r>
        <w:t xml:space="preserve">Масштабная линейка на рисунках </w:t>
      </w:r>
      <w:r>
        <w:rPr>
          <w:lang w:val="en-US"/>
        </w:rPr>
        <w:t>A</w:t>
      </w:r>
      <w:r w:rsidRPr="00C97256">
        <w:t xml:space="preserve"> </w:t>
      </w:r>
      <w:r>
        <w:t xml:space="preserve">и </w:t>
      </w:r>
      <w:r>
        <w:rPr>
          <w:lang w:val="en-US"/>
        </w:rPr>
        <w:t>B</w:t>
      </w:r>
      <w:r w:rsidRPr="00C97256">
        <w:t xml:space="preserve"> </w:t>
      </w:r>
      <w:r>
        <w:t>–</w:t>
      </w:r>
      <w:r w:rsidRPr="00C97256">
        <w:t xml:space="preserve"> 100 </w:t>
      </w:r>
      <w:r>
        <w:t xml:space="preserve">мкм, на рисунке С – </w:t>
      </w:r>
      <w:r w:rsidRPr="00C97256">
        <w:t xml:space="preserve">5 </w:t>
      </w:r>
      <w:r>
        <w:t xml:space="preserve">мкм. </w:t>
      </w:r>
    </w:p>
    <w:p w14:paraId="588BF71D" w14:textId="04BC1398" w:rsidR="009F0747" w:rsidRDefault="009F0747" w:rsidP="009F0747">
      <w:r>
        <w:tab/>
        <w:t xml:space="preserve">Мембраны были успешно зафиксированы, проведены через все необходимые процедуры и визуализированы при помощи сканирующего электронного микроскопа. </w:t>
      </w:r>
      <w:r w:rsidR="00927DB8">
        <w:t xml:space="preserve">Они не разрушились в процессе и были получены изображения достаточно высокого качества. В это же время ещё раз было </w:t>
      </w:r>
      <w:r w:rsidR="00924675">
        <w:t>продемонстрировано</w:t>
      </w:r>
      <w:r w:rsidR="00927DB8">
        <w:t xml:space="preserve"> насколько </w:t>
      </w:r>
      <w:r w:rsidR="00924675">
        <w:t>мембраны</w:t>
      </w:r>
      <w:r w:rsidR="00927DB8">
        <w:t xml:space="preserve">, </w:t>
      </w:r>
      <w:proofErr w:type="spellStart"/>
      <w:r w:rsidR="00927DB8">
        <w:t>молды</w:t>
      </w:r>
      <w:proofErr w:type="spellEnd"/>
      <w:r w:rsidR="00927DB8">
        <w:t xml:space="preserve"> которых были сделаны по </w:t>
      </w:r>
      <w:r w:rsidR="00924675">
        <w:rPr>
          <w:lang w:val="en-US"/>
        </w:rPr>
        <w:t>FDM</w:t>
      </w:r>
      <w:r w:rsidR="00924675">
        <w:t xml:space="preserve"> т</w:t>
      </w:r>
      <w:r w:rsidR="00927DB8">
        <w:t>ехнологии</w:t>
      </w:r>
      <w:r w:rsidR="00924675" w:rsidRPr="00924675">
        <w:t>,</w:t>
      </w:r>
      <w:r w:rsidR="00927DB8">
        <w:t xml:space="preserve"> отличаются от мембран с </w:t>
      </w:r>
      <w:r w:rsidR="00927DB8">
        <w:rPr>
          <w:lang w:val="en-US"/>
        </w:rPr>
        <w:t>MSLA</w:t>
      </w:r>
      <w:r w:rsidR="00927DB8" w:rsidRPr="00927DB8">
        <w:t xml:space="preserve"> </w:t>
      </w:r>
      <w:proofErr w:type="spellStart"/>
      <w:r w:rsidR="00927DB8">
        <w:t>молдов</w:t>
      </w:r>
      <w:proofErr w:type="spellEnd"/>
      <w:r w:rsidR="00927DB8">
        <w:t xml:space="preserve">. </w:t>
      </w:r>
      <w:r w:rsidR="004A1EF9">
        <w:t>Кроме того,</w:t>
      </w:r>
      <w:r w:rsidR="00927DB8">
        <w:t xml:space="preserve"> при помощи</w:t>
      </w:r>
      <w:r w:rsidR="00927DB8" w:rsidRPr="00927DB8">
        <w:t xml:space="preserve"> </w:t>
      </w:r>
      <w:r w:rsidR="00927DB8">
        <w:rPr>
          <w:lang w:val="en-US"/>
        </w:rPr>
        <w:t>SEM</w:t>
      </w:r>
      <w:r w:rsidR="00927DB8" w:rsidRPr="00927DB8">
        <w:t xml:space="preserve"> </w:t>
      </w:r>
      <w:r w:rsidR="00927DB8">
        <w:t xml:space="preserve">удалось на сколе мембраны заглянуть внутрь и увидеть, что она не является сплошным твердым куском белка, а её структура относительно пористая и состоит из отдельных гранул, связанных между собой. </w:t>
      </w:r>
    </w:p>
    <w:p w14:paraId="38511C25" w14:textId="42FB45B1" w:rsidR="00924675" w:rsidRPr="00924675" w:rsidRDefault="00924675" w:rsidP="009F0747">
      <w:r>
        <w:tab/>
        <w:t xml:space="preserve">Далее были изучены мембраны, на которых были выращены клетки. Методика пробоподготовки никак не отличалась от методики, примененной к чистым мембранам. </w:t>
      </w:r>
    </w:p>
    <w:p w14:paraId="3BFAFA0D" w14:textId="77777777" w:rsidR="006C6B36" w:rsidRDefault="003E2FF5" w:rsidP="006C6B36">
      <w:pPr>
        <w:keepNext/>
        <w:jc w:val="center"/>
      </w:pPr>
      <w:r>
        <w:rPr>
          <w:noProof/>
        </w:rPr>
        <w:drawing>
          <wp:inline distT="0" distB="0" distL="0" distR="0" wp14:anchorId="27BDE945" wp14:editId="25ABCB4A">
            <wp:extent cx="3992116" cy="1980000"/>
            <wp:effectExtent l="0" t="0" r="8890" b="127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992116" cy="1980000"/>
                    </a:xfrm>
                    <a:prstGeom prst="rect">
                      <a:avLst/>
                    </a:prstGeom>
                    <a:noFill/>
                    <a:ln>
                      <a:noFill/>
                    </a:ln>
                  </pic:spPr>
                </pic:pic>
              </a:graphicData>
            </a:graphic>
          </wp:inline>
        </w:drawing>
      </w:r>
    </w:p>
    <w:p w14:paraId="519006A1" w14:textId="69149910" w:rsidR="00C97256" w:rsidRDefault="006C6B36" w:rsidP="006C6B36">
      <w:pPr>
        <w:pStyle w:val="a4"/>
      </w:pPr>
      <w:r>
        <w:t xml:space="preserve">Рисунок  </w:t>
      </w:r>
      <w:r>
        <w:fldChar w:fldCharType="begin"/>
      </w:r>
      <w:r>
        <w:instrText xml:space="preserve"> SEQ Рисунок_ \* ARABIC </w:instrText>
      </w:r>
      <w:r>
        <w:fldChar w:fldCharType="separate"/>
      </w:r>
      <w:r w:rsidR="0096035E">
        <w:rPr>
          <w:noProof/>
        </w:rPr>
        <w:t>40</w:t>
      </w:r>
      <w:r>
        <w:fldChar w:fldCharType="end"/>
      </w:r>
      <w:r w:rsidRPr="00B36751">
        <w:t xml:space="preserve"> </w:t>
      </w:r>
      <w:r w:rsidR="00B36751">
        <w:t xml:space="preserve">Клетки на мембранах, снятые при помощи </w:t>
      </w:r>
      <w:r w:rsidR="00B36751">
        <w:rPr>
          <w:lang w:val="en-US"/>
        </w:rPr>
        <w:t>SEM</w:t>
      </w:r>
      <w:r w:rsidR="00B36751" w:rsidRPr="00B36751">
        <w:t xml:space="preserve">. </w:t>
      </w:r>
      <w:r w:rsidR="00B36751">
        <w:t xml:space="preserve">А – культура </w:t>
      </w:r>
      <w:proofErr w:type="spellStart"/>
      <w:r w:rsidR="00B36751">
        <w:rPr>
          <w:lang w:val="en-US"/>
        </w:rPr>
        <w:t>MiaPaca</w:t>
      </w:r>
      <w:proofErr w:type="spellEnd"/>
      <w:r w:rsidR="00B36751" w:rsidRPr="00937833">
        <w:t xml:space="preserve">2, </w:t>
      </w:r>
      <w:r w:rsidR="00B36751">
        <w:rPr>
          <w:lang w:val="en-US"/>
        </w:rPr>
        <w:t>B</w:t>
      </w:r>
      <w:r w:rsidR="00B36751" w:rsidRPr="00937833">
        <w:t xml:space="preserve"> – </w:t>
      </w:r>
      <w:r w:rsidR="00B36751">
        <w:t xml:space="preserve">культура </w:t>
      </w:r>
      <w:r w:rsidR="00B36751">
        <w:rPr>
          <w:lang w:val="en-US"/>
        </w:rPr>
        <w:t>HeLa</w:t>
      </w:r>
      <w:r w:rsidR="00B36751" w:rsidRPr="00937833">
        <w:t xml:space="preserve">. </w:t>
      </w:r>
      <w:r>
        <w:t>Масштабная линейка 50 мкм</w:t>
      </w:r>
    </w:p>
    <w:p w14:paraId="1EDC8CF9" w14:textId="107944C1" w:rsidR="00ED12A2" w:rsidRPr="008B2852" w:rsidRDefault="008B2852" w:rsidP="00ED12A2">
      <w:r>
        <w:tab/>
        <w:t xml:space="preserve">Были получены достаточно качественные изображения клеток на мембранах, сама подложка никак не ухудшала процесс наблюдения, не деформировалась или не разрушалась в процессе. В это же время сама по себе </w:t>
      </w:r>
      <w:r>
        <w:rPr>
          <w:lang w:val="en-US"/>
        </w:rPr>
        <w:t>SEM</w:t>
      </w:r>
      <w:r w:rsidRPr="008B2852">
        <w:t xml:space="preserve"> </w:t>
      </w:r>
      <w:r>
        <w:t xml:space="preserve">не всегда информативна именно в изучении культур клеток и данная серия экспериментов была проведена именно чтобы продемонстрировать возможность этого исследования как такового. </w:t>
      </w:r>
    </w:p>
    <w:p w14:paraId="53AB0DBD" w14:textId="77777777" w:rsidR="00C97256" w:rsidRPr="00C97256" w:rsidRDefault="00C97256" w:rsidP="00A53558">
      <w:pPr>
        <w:jc w:val="center"/>
      </w:pPr>
    </w:p>
    <w:p w14:paraId="6E5C25FE" w14:textId="77777777" w:rsidR="002D570B" w:rsidRPr="006D194D" w:rsidRDefault="002D570B" w:rsidP="002D570B">
      <w:pPr>
        <w:pStyle w:val="3"/>
      </w:pPr>
      <w:bookmarkStart w:id="65" w:name="_Toc125154187"/>
      <w:r>
        <w:t>Отличия во взаимодействии клеток с разными мембранами</w:t>
      </w:r>
      <w:bookmarkEnd w:id="65"/>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6" w:name="_Toc125154188"/>
      <w:r>
        <w:t>Клеточные сфероиды на мембране</w:t>
      </w:r>
      <w:bookmarkEnd w:id="66"/>
    </w:p>
    <w:p w14:paraId="75C6905C" w14:textId="0BD721CC"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B805DA">
        <w:instrText xml:space="preserve"> ADDIN ZOTERO_ITEM CSL_CITATION {"citationID":"mdaOXOWe","properties":{"formattedCitation":"\\super 29\\nosupersub{}","plainCitation":"29","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B805DA" w:rsidRPr="00B805DA">
        <w:rPr>
          <w:vertAlign w:val="superscript"/>
        </w:rPr>
        <w:t>29</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109"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115DD61C" w:rsidR="00380CC0" w:rsidRPr="00FD7D56" w:rsidRDefault="00FD7D56" w:rsidP="00FD7D56">
      <w:pPr>
        <w:pStyle w:val="a4"/>
      </w:pPr>
      <w:r>
        <w:t xml:space="preserve">Рисунок  </w:t>
      </w:r>
      <w:r>
        <w:fldChar w:fldCharType="begin"/>
      </w:r>
      <w:r>
        <w:instrText xml:space="preserve"> SEQ Рисунок_ \* ARABIC </w:instrText>
      </w:r>
      <w:r>
        <w:fldChar w:fldCharType="separate"/>
      </w:r>
      <w:r w:rsidR="0096035E">
        <w:rPr>
          <w:noProof/>
        </w:rPr>
        <w:t>41</w:t>
      </w:r>
      <w:r>
        <w:rPr>
          <w:noProof/>
        </w:rPr>
        <w:fldChar w:fldCharType="end"/>
      </w:r>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 xml:space="preserve">фокус на дно </w:t>
      </w:r>
      <w:proofErr w:type="spellStart"/>
      <w:r w:rsidR="00794614">
        <w:t>микроячейки</w:t>
      </w:r>
      <w:proofErr w:type="spellEnd"/>
      <w:r w:rsidR="00794614">
        <w:t>.</w:t>
      </w:r>
      <w:r w:rsidR="00234665">
        <w:t xml:space="preserve"> Оптическая микроскопия, естественные цвета м</w:t>
      </w:r>
      <w:r>
        <w:t>асштабная линейка – 200 мкм.</w:t>
      </w:r>
      <w:r w:rsidR="00234665">
        <w:t xml:space="preserve"> </w:t>
      </w:r>
    </w:p>
    <w:p w14:paraId="61070DDD" w14:textId="20450B7F"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B805DA">
        <w:instrText xml:space="preserve"> ADDIN ZOTERO_ITEM CSL_CITATION {"citationID":"CYJMYD6l","properties":{"formattedCitation":"\\super 30\\nosupersub{}","plainCitation":"30","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B805DA" w:rsidRPr="00B805DA">
        <w:rPr>
          <w:vertAlign w:val="superscript"/>
        </w:rPr>
        <w:t>30</w:t>
      </w:r>
      <w:r w:rsidR="00F533FD">
        <w:fldChar w:fldCharType="end"/>
      </w:r>
      <w:r w:rsidR="00667007" w:rsidRPr="00667007">
        <w:t xml:space="preserve"> </w:t>
      </w:r>
      <w:r w:rsidR="00667007">
        <w:fldChar w:fldCharType="begin"/>
      </w:r>
      <w:r w:rsidR="00B805DA">
        <w:instrText xml:space="preserve"> ADDIN ZOTERO_ITEM CSL_CITATION {"citationID":"TsVOxD6g","properties":{"formattedCitation":"\\super 31\\nosupersub{}","plainCitation":"31","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B805DA" w:rsidRPr="00B805DA">
        <w:rPr>
          <w:vertAlign w:val="superscript"/>
        </w:rPr>
        <w:t>31</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w:t>
      </w:r>
      <w:proofErr w:type="spellStart"/>
      <w:r w:rsidR="006B6818">
        <w:t>агарозных</w:t>
      </w:r>
      <w:proofErr w:type="spellEnd"/>
      <w:r w:rsidR="006B6818">
        <w:t xml:space="preserve"> </w:t>
      </w:r>
      <w:proofErr w:type="spellStart"/>
      <w:r w:rsidR="006B6818">
        <w:t>микроячеек</w:t>
      </w:r>
      <w:proofErr w:type="spellEnd"/>
      <w:r w:rsidR="006B6818">
        <w:t xml:space="preserve">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t xml:space="preserve">Через 48 часов инкубации в </w:t>
      </w:r>
      <w:proofErr w:type="spellStart"/>
      <w:r>
        <w:t>микроячейках</w:t>
      </w:r>
      <w:proofErr w:type="spellEnd"/>
      <w:r>
        <w:t xml:space="preserve">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w:t>
      </w:r>
      <w:r w:rsidR="00AC1CCF">
        <w:lastRenderedPageBreak/>
        <w:t xml:space="preserve">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72EF1F80" w:rsidR="00B97734" w:rsidRDefault="006B2937" w:rsidP="006B2937">
      <w:pPr>
        <w:pStyle w:val="a4"/>
      </w:pPr>
      <w:r>
        <w:t xml:space="preserve">Рисунок  </w:t>
      </w:r>
      <w:r>
        <w:fldChar w:fldCharType="begin"/>
      </w:r>
      <w:r>
        <w:instrText xml:space="preserve"> SEQ Рисунок_ \* ARABIC </w:instrText>
      </w:r>
      <w:r>
        <w:fldChar w:fldCharType="separate"/>
      </w:r>
      <w:r w:rsidR="0096035E">
        <w:rPr>
          <w:noProof/>
        </w:rPr>
        <w:t>42</w:t>
      </w:r>
      <w:r>
        <w:fldChar w:fldCharType="end"/>
      </w:r>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w:t>
      </w:r>
      <w:proofErr w:type="spellStart"/>
      <w:r w:rsidRPr="006B2937">
        <w:t>агарозной</w:t>
      </w:r>
      <w:proofErr w:type="spellEnd"/>
      <w:r w:rsidRPr="006B2937">
        <w:t xml:space="preserve"> </w:t>
      </w:r>
      <w:proofErr w:type="spellStart"/>
      <w:r w:rsidRPr="006B2937">
        <w:t>микроячейке</w:t>
      </w:r>
      <w:proofErr w:type="spellEnd"/>
      <w:r w:rsidRPr="006B2937">
        <w:t xml:space="preserve">, </w:t>
      </w:r>
      <w:r>
        <w:rPr>
          <w:lang w:val="en-US"/>
        </w:rPr>
        <w:t>B</w:t>
      </w:r>
      <w:r w:rsidRPr="006B2937">
        <w:t xml:space="preserve"> </w:t>
      </w:r>
      <w:r>
        <w:t xml:space="preserve">в </w:t>
      </w:r>
      <w:proofErr w:type="spellStart"/>
      <w:r>
        <w:t>микроячейке</w:t>
      </w:r>
      <w:proofErr w:type="spellEnd"/>
      <w:r>
        <w:t xml:space="preserve"> 300-20 мембраны, </w:t>
      </w:r>
      <w:r>
        <w:rPr>
          <w:lang w:val="en-US"/>
        </w:rPr>
        <w:t>C</w:t>
      </w:r>
      <w:r w:rsidRPr="006B2937">
        <w:t xml:space="preserve"> </w:t>
      </w:r>
      <w:r>
        <w:t>–</w:t>
      </w:r>
      <w:r w:rsidRPr="006B2937">
        <w:t xml:space="preserve"> </w:t>
      </w:r>
      <w:r>
        <w:t xml:space="preserve">в </w:t>
      </w:r>
      <w:proofErr w:type="spellStart"/>
      <w:r>
        <w:t>микроячейке</w:t>
      </w:r>
      <w:proofErr w:type="spellEnd"/>
      <w:r>
        <w:t xml:space="preserve"> 600-20 мембраны. Масштабная </w:t>
      </w:r>
      <w:r w:rsidR="003C286F">
        <w:t>линейка</w:t>
      </w:r>
      <w:r>
        <w:t xml:space="preserve"> - 150 мкм. </w:t>
      </w:r>
    </w:p>
    <w:p w14:paraId="18BBAE3D" w14:textId="4D4C9AF0"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B805DA">
        <w:instrText xml:space="preserve"> ADDIN ZOTERO_ITEM CSL_CITATION {"citationID":"KsX56y9S","properties":{"formattedCitation":"\\super 32\\nosupersub{}","plainCitation":"32","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B805DA" w:rsidRPr="00B805DA">
        <w:rPr>
          <w:vertAlign w:val="superscript"/>
        </w:rPr>
        <w:t>32</w:t>
      </w:r>
      <w:r>
        <w:fldChar w:fldCharType="end"/>
      </w:r>
      <w:r>
        <w:t xml:space="preserve">. </w:t>
      </w:r>
    </w:p>
    <w:p w14:paraId="75059D40" w14:textId="77777777" w:rsidR="00B93995" w:rsidRDefault="00356EF9" w:rsidP="00356EF9">
      <w:pPr>
        <w:ind w:firstLine="720"/>
      </w:pPr>
      <w:r>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w:t>
      </w:r>
    </w:p>
    <w:p w14:paraId="73180757" w14:textId="458A6FF1" w:rsidR="00356EF9" w:rsidRDefault="00356EF9" w:rsidP="00356EF9">
      <w:pPr>
        <w:ind w:firstLine="720"/>
      </w:pPr>
      <w:r>
        <w:t xml:space="preserve">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5CB86C94" w14:textId="77777777" w:rsidR="00B93995" w:rsidRPr="00B93995" w:rsidRDefault="00B93995" w:rsidP="00B93995">
      <w:pPr>
        <w:keepNext/>
        <w:ind w:firstLine="720"/>
        <w:jc w:val="center"/>
        <w:rPr>
          <w:lang w:val="en-US"/>
        </w:rPr>
      </w:pPr>
      <w:r>
        <w:rPr>
          <w:noProof/>
        </w:rPr>
        <w:drawing>
          <wp:inline distT="0" distB="0" distL="0" distR="0" wp14:anchorId="36A3729D" wp14:editId="3770C3AF">
            <wp:extent cx="2520000" cy="252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A2A5FA1" w14:textId="4B355F26" w:rsidR="00B93995" w:rsidRPr="00A8723D" w:rsidRDefault="00B93995" w:rsidP="00B93995">
      <w:pPr>
        <w:pStyle w:val="a4"/>
      </w:pPr>
      <w:r>
        <w:t xml:space="preserve">Рисунок  </w:t>
      </w:r>
      <w:r>
        <w:fldChar w:fldCharType="begin"/>
      </w:r>
      <w:r>
        <w:instrText xml:space="preserve"> SEQ Рисунок_ \* ARABIC </w:instrText>
      </w:r>
      <w:r>
        <w:fldChar w:fldCharType="separate"/>
      </w:r>
      <w:r w:rsidR="0096035E">
        <w:rPr>
          <w:noProof/>
        </w:rPr>
        <w:t>43</w:t>
      </w:r>
      <w:r>
        <w:rPr>
          <w:noProof/>
        </w:rPr>
        <w:fldChar w:fldCharType="end"/>
      </w:r>
      <w:r>
        <w:t xml:space="preserve"> Точечный график, на котором показан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6D600C10" w14:textId="5B6DEFE1" w:rsidR="00356EF9" w:rsidRDefault="00B93995" w:rsidP="006F56A0">
      <w:pPr>
        <w:ind w:firstLine="720"/>
      </w:pPr>
      <w:r>
        <w:lastRenderedPageBreak/>
        <w:t xml:space="preserve">Микрофотографии сфероидов были проанализированы, данные приведены на рисунке выше. </w:t>
      </w:r>
      <w:r w:rsidR="0097427A">
        <w:t xml:space="preserve">Сфероиды полученные в </w:t>
      </w:r>
      <w:proofErr w:type="spellStart"/>
      <w:r w:rsidR="0097427A">
        <w:t>агарозных</w:t>
      </w:r>
      <w:proofErr w:type="spellEnd"/>
      <w:r w:rsidR="0097427A">
        <w:t xml:space="preserve"> </w:t>
      </w:r>
      <w:proofErr w:type="spellStart"/>
      <w:r w:rsidR="0097427A">
        <w:t>микроячейках</w:t>
      </w:r>
      <w:proofErr w:type="spellEnd"/>
      <w:r w:rsidR="0097427A">
        <w:t xml:space="preserve"> являются достаточно однородными по форме</w:t>
      </w:r>
      <w:r w:rsidR="00B025EE">
        <w:t xml:space="preserve"> и по размеру, при этом их форма достаточно близка к круглой. В это же время размеры и форма </w:t>
      </w:r>
      <w:r w:rsidR="006F56A0">
        <w:t>объектов</w:t>
      </w:r>
      <w:r w:rsidR="00B025EE">
        <w:t xml:space="preserve">, выращенных на мембранах существенно неоднородна. </w:t>
      </w:r>
    </w:p>
    <w:p w14:paraId="0D919A98" w14:textId="10D0BC39" w:rsidR="005D75BE" w:rsidRDefault="005D75BE" w:rsidP="00130583">
      <w:pPr>
        <w:ind w:firstLine="720"/>
      </w:pPr>
      <w:r>
        <w:t>Однако результаты выше были получены при помощи обычной оптической микроскопии, которая дает достаточно мало информации о трехмерном строении объекта, что важно для таких клеточных структур</w:t>
      </w:r>
      <w:r w:rsidR="00130583">
        <w:t xml:space="preserve">. Соответственно для изучения сфероидов на мембранах была использована лазерная сканирующая конфокальная микроскопия. </w:t>
      </w:r>
    </w:p>
    <w:p w14:paraId="284F7DD4" w14:textId="77777777" w:rsidR="00741D9F" w:rsidRDefault="00130583" w:rsidP="00130583">
      <w:pPr>
        <w:ind w:firstLine="720"/>
      </w:pPr>
      <w:r>
        <w:t xml:space="preserve">Первым наблюдением был тот факт, что мембрана </w:t>
      </w:r>
      <w:r w:rsidR="003E5504">
        <w:t>не мешает наблюдению клеточных конгломератов</w:t>
      </w:r>
      <w:r w:rsidR="00B16F2E">
        <w:t xml:space="preserve"> при помощи конфокального микроскопа, в том числе с маленькой высотой конфокального слоя и полученные данные позволяют провести </w:t>
      </w:r>
      <w:r w:rsidR="00B16F2E" w:rsidRPr="00B16F2E">
        <w:t>3</w:t>
      </w:r>
      <w:r w:rsidR="00B16F2E">
        <w:rPr>
          <w:lang w:val="en-US"/>
        </w:rPr>
        <w:t>d</w:t>
      </w:r>
      <w:r w:rsidR="00B16F2E" w:rsidRPr="00B16F2E">
        <w:t xml:space="preserve"> </w:t>
      </w:r>
      <w:r w:rsidR="00B16F2E">
        <w:t xml:space="preserve">реконструкцию наблюдаемых объектов. </w:t>
      </w:r>
    </w:p>
    <w:p w14:paraId="3ECA1050" w14:textId="77777777" w:rsidR="00741D9F" w:rsidRDefault="00741D9F" w:rsidP="00741D9F">
      <w:pPr>
        <w:keepNext/>
        <w:ind w:firstLine="720"/>
        <w:jc w:val="center"/>
      </w:pPr>
      <w:r>
        <w:rPr>
          <w:noProof/>
        </w:rPr>
        <w:drawing>
          <wp:inline distT="0" distB="0" distL="0" distR="0" wp14:anchorId="18A5C56A" wp14:editId="2106178B">
            <wp:extent cx="3615243" cy="1620000"/>
            <wp:effectExtent l="0" t="0" r="4445" b="0"/>
            <wp:docPr id="46" name="Рисунок 46"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Изображение выглядит как текст, закрыть&#10;&#10;Автоматически созданное описание"/>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615243" cy="1620000"/>
                    </a:xfrm>
                    <a:prstGeom prst="rect">
                      <a:avLst/>
                    </a:prstGeom>
                    <a:noFill/>
                    <a:ln>
                      <a:noFill/>
                    </a:ln>
                  </pic:spPr>
                </pic:pic>
              </a:graphicData>
            </a:graphic>
          </wp:inline>
        </w:drawing>
      </w:r>
    </w:p>
    <w:p w14:paraId="01858A3A" w14:textId="17A1672B" w:rsidR="00130583" w:rsidRPr="00741D9F" w:rsidRDefault="00741D9F" w:rsidP="00741D9F">
      <w:pPr>
        <w:pStyle w:val="a4"/>
      </w:pPr>
      <w:r>
        <w:t xml:space="preserve">Рисунок  </w:t>
      </w:r>
      <w:r>
        <w:fldChar w:fldCharType="begin"/>
      </w:r>
      <w:r>
        <w:instrText xml:space="preserve"> SEQ Рисунок_ \* ARABIC </w:instrText>
      </w:r>
      <w:r>
        <w:fldChar w:fldCharType="separate"/>
      </w:r>
      <w:r w:rsidR="0096035E">
        <w:rPr>
          <w:noProof/>
        </w:rPr>
        <w:t>44</w:t>
      </w:r>
      <w:r>
        <w:fldChar w:fldCharType="end"/>
      </w:r>
      <w:r w:rsidRPr="00741D9F">
        <w:t xml:space="preserve"> </w:t>
      </w:r>
      <w:r>
        <w:t xml:space="preserve">Конфокальная микроскопия сфероидов, выращенных на мембране с </w:t>
      </w:r>
      <w:proofErr w:type="spellStart"/>
      <w:r>
        <w:t>микроячейками</w:t>
      </w:r>
      <w:proofErr w:type="spellEnd"/>
      <w:r>
        <w:t xml:space="preserve">. </w:t>
      </w:r>
      <w:r>
        <w:rPr>
          <w:lang w:val="en-US"/>
        </w:rPr>
        <w:t>A</w:t>
      </w:r>
      <w:r w:rsidRPr="00741D9F">
        <w:t xml:space="preserve"> – </w:t>
      </w:r>
      <w:r>
        <w:t xml:space="preserve">изображение окрашенное по высоте, </w:t>
      </w:r>
      <w:r>
        <w:rPr>
          <w:lang w:val="en-US"/>
        </w:rPr>
        <w:t>B</w:t>
      </w:r>
      <w:r w:rsidRPr="00741D9F">
        <w:t xml:space="preserve"> – </w:t>
      </w:r>
      <w:r>
        <w:t>3</w:t>
      </w:r>
      <w:r>
        <w:rPr>
          <w:lang w:val="en-US"/>
        </w:rPr>
        <w:t>d</w:t>
      </w:r>
      <w:r w:rsidRPr="00741D9F">
        <w:t xml:space="preserve"> </w:t>
      </w:r>
      <w:r>
        <w:t xml:space="preserve">реконструкция выполненная при помощи </w:t>
      </w:r>
      <w:proofErr w:type="spellStart"/>
      <w:r>
        <w:rPr>
          <w:lang w:val="en-US"/>
        </w:rPr>
        <w:t>napari</w:t>
      </w:r>
      <w:proofErr w:type="spellEnd"/>
      <w:r w:rsidRPr="00741D9F">
        <w:t>.</w:t>
      </w:r>
    </w:p>
    <w:p w14:paraId="11F98239" w14:textId="25A4FA32" w:rsidR="00D56E8F" w:rsidRPr="00456600" w:rsidRDefault="00D56E8F" w:rsidP="00130583">
      <w:pPr>
        <w:ind w:firstLine="720"/>
      </w:pPr>
      <w:r>
        <w:t xml:space="preserve">Однако если говорить непосредственно о сфероидах, то в трех измерениях они выглядят так же неоднородно. На мембранах типа </w:t>
      </w:r>
      <w:r>
        <w:rPr>
          <w:lang w:val="en-US"/>
        </w:rPr>
        <w:t>E</w:t>
      </w:r>
      <w:r w:rsidRPr="00D56E8F">
        <w:t>300-20</w:t>
      </w:r>
      <w:r>
        <w:t xml:space="preserve"> сфероиды имеют неправильную форму, часто растут на стенках ячеек (рисунок </w:t>
      </w:r>
      <w:r>
        <w:rPr>
          <w:lang w:val="en-US"/>
        </w:rPr>
        <w:t>B</w:t>
      </w:r>
      <w:r w:rsidRPr="00D56E8F">
        <w:t>)</w:t>
      </w:r>
      <w:r>
        <w:t xml:space="preserve"> или, в некоторых случаях, прикрепляются к стенкам ячейки выростами, состоящими из нескольких клеток</w:t>
      </w:r>
      <w:r w:rsidRPr="00D56E8F">
        <w:t xml:space="preserve"> (</w:t>
      </w:r>
      <w:r>
        <w:t xml:space="preserve">рисунок </w:t>
      </w:r>
      <w:proofErr w:type="gramStart"/>
      <w:r>
        <w:rPr>
          <w:lang w:val="en-US"/>
        </w:rPr>
        <w:t>C</w:t>
      </w:r>
      <w:r w:rsidRPr="00D56E8F">
        <w:t>,</w:t>
      </w:r>
      <w:r>
        <w:rPr>
          <w:lang w:val="en-US"/>
        </w:rPr>
        <w:t>D</w:t>
      </w:r>
      <w:proofErr w:type="gramEnd"/>
      <w:r w:rsidRPr="00D56E8F">
        <w:t>)</w:t>
      </w:r>
      <w:r>
        <w:t xml:space="preserve">. Вероятнее всего это говорит о том, что белковые мембраны такого типа частично пригодными </w:t>
      </w:r>
      <w:r w:rsidR="00456600">
        <w:t xml:space="preserve">для прикрепления к ним клеток. </w:t>
      </w:r>
    </w:p>
    <w:p w14:paraId="793CB4F7" w14:textId="77777777" w:rsidR="00045737" w:rsidRDefault="006A0785" w:rsidP="00045737">
      <w:pPr>
        <w:keepNext/>
      </w:pPr>
      <w:r>
        <w:rPr>
          <w:noProof/>
        </w:rPr>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5AE5BF05" w:rsidR="006B6818" w:rsidRDefault="00045737" w:rsidP="00045737">
      <w:pPr>
        <w:pStyle w:val="a4"/>
        <w:jc w:val="left"/>
      </w:pPr>
      <w:r>
        <w:t xml:space="preserve">Рисунок  </w:t>
      </w:r>
      <w:r>
        <w:fldChar w:fldCharType="begin"/>
      </w:r>
      <w:r>
        <w:instrText xml:space="preserve"> SEQ Рисунок_ \* ARABIC </w:instrText>
      </w:r>
      <w:r>
        <w:fldChar w:fldCharType="separate"/>
      </w:r>
      <w:r w:rsidR="0096035E">
        <w:rPr>
          <w:noProof/>
        </w:rPr>
        <w:t>45</w:t>
      </w:r>
      <w:r>
        <w:fldChar w:fldCharType="end"/>
      </w:r>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w:t>
      </w:r>
      <w:proofErr w:type="spellStart"/>
      <w:r>
        <w:t>агарозной</w:t>
      </w:r>
      <w:proofErr w:type="spellEnd"/>
      <w:r>
        <w:t xml:space="preserve"> </w:t>
      </w:r>
      <w:proofErr w:type="spellStart"/>
      <w:r>
        <w:t>микроячейке</w:t>
      </w:r>
      <w:proofErr w:type="spellEnd"/>
      <w:r>
        <w:t xml:space="preserve">, </w:t>
      </w:r>
      <w:r>
        <w:rPr>
          <w:lang w:val="en-US"/>
        </w:rPr>
        <w:t>B</w:t>
      </w:r>
      <w:r w:rsidRPr="00045737">
        <w:t>,</w:t>
      </w:r>
      <w:r w:rsidR="005D75BE">
        <w:t xml:space="preserve"> </w:t>
      </w:r>
      <w:r>
        <w:rPr>
          <w:lang w:val="en-US"/>
        </w:rPr>
        <w:t>C</w:t>
      </w:r>
      <w:r w:rsidRPr="00045737">
        <w:t xml:space="preserve"> </w:t>
      </w:r>
      <w:r>
        <w:t xml:space="preserve">и </w:t>
      </w:r>
      <w:r>
        <w:rPr>
          <w:lang w:val="en-US"/>
        </w:rPr>
        <w:t>D</w:t>
      </w:r>
      <w:r w:rsidRPr="00045737">
        <w:t xml:space="preserve"> </w:t>
      </w:r>
      <w:r>
        <w:t xml:space="preserve">сфероиды выращенные в </w:t>
      </w:r>
      <w:proofErr w:type="spellStart"/>
      <w:r>
        <w:t>микроячейках</w:t>
      </w:r>
      <w:proofErr w:type="spellEnd"/>
      <w:r>
        <w:t xml:space="preserve">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68A29121" w14:textId="3C023A17" w:rsidR="007E1648" w:rsidRDefault="007E1648" w:rsidP="007E1648">
      <w:r>
        <w:tab/>
        <w:t xml:space="preserve">Клеточные конгломераты, образовавшиеся на мембранах типа </w:t>
      </w:r>
      <w:r>
        <w:rPr>
          <w:lang w:val="en-US"/>
        </w:rPr>
        <w:t>E</w:t>
      </w:r>
      <w:r w:rsidRPr="007E1648">
        <w:t>60</w:t>
      </w:r>
      <w:r>
        <w:t xml:space="preserve">0-20, в свою очередь, являются не сфероидами, а скорее отдельными частями </w:t>
      </w:r>
      <w:proofErr w:type="spellStart"/>
      <w:r>
        <w:t>монослоя</w:t>
      </w:r>
      <w:proofErr w:type="spellEnd"/>
      <w:r>
        <w:t xml:space="preserve">, </w:t>
      </w:r>
      <w:proofErr w:type="gramStart"/>
      <w:r>
        <w:t>перепонками</w:t>
      </w:r>
      <w:proofErr w:type="gramEnd"/>
      <w:r>
        <w:t xml:space="preserve"> натянутыми через ячейку. Некоторые из них обладают некими намеками на трехмерную </w:t>
      </w:r>
      <w:r>
        <w:lastRenderedPageBreak/>
        <w:t xml:space="preserve">структуру, однако </w:t>
      </w:r>
      <w:proofErr w:type="gramStart"/>
      <w:r>
        <w:t>все таки</w:t>
      </w:r>
      <w:proofErr w:type="gramEnd"/>
      <w:r>
        <w:t xml:space="preserve"> называть их сфероидами было бы преувеличением (несмотря на то, что определение сфероида в литературе достаточно зыбкое). </w:t>
      </w:r>
    </w:p>
    <w:p w14:paraId="3C7B4A90" w14:textId="62578BD2" w:rsidR="003F331A" w:rsidRPr="007E1648" w:rsidRDefault="003F331A" w:rsidP="007E1648">
      <w:r>
        <w:tab/>
      </w:r>
    </w:p>
    <w:p w14:paraId="092C008D" w14:textId="77777777" w:rsidR="00114EE8" w:rsidRDefault="00114EE8" w:rsidP="00114EE8">
      <w:pPr>
        <w:keepNext/>
      </w:pPr>
      <w:r>
        <w:rPr>
          <w:noProof/>
        </w:rPr>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0E56D362" w:rsidR="00114EE8" w:rsidRPr="00EC4946" w:rsidRDefault="00114EE8" w:rsidP="00114EE8">
      <w:pPr>
        <w:pStyle w:val="a4"/>
        <w:jc w:val="left"/>
      </w:pPr>
      <w:r>
        <w:t xml:space="preserve">Рисунок  </w:t>
      </w:r>
      <w:r>
        <w:fldChar w:fldCharType="begin"/>
      </w:r>
      <w:r>
        <w:instrText xml:space="preserve"> SEQ Рисунок_ \* ARABIC </w:instrText>
      </w:r>
      <w:r>
        <w:fldChar w:fldCharType="separate"/>
      </w:r>
      <w:r w:rsidR="0096035E">
        <w:rPr>
          <w:noProof/>
        </w:rPr>
        <w:t>46</w:t>
      </w:r>
      <w:r>
        <w:fldChar w:fldCharType="end"/>
      </w:r>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w:t>
      </w:r>
      <w:proofErr w:type="spellStart"/>
      <w:r w:rsidRPr="00114EE8">
        <w:t>агарозной</w:t>
      </w:r>
      <w:proofErr w:type="spellEnd"/>
      <w:r w:rsidRPr="00114EE8">
        <w:t xml:space="preserve"> </w:t>
      </w:r>
      <w:proofErr w:type="spellStart"/>
      <w:r w:rsidRPr="00114EE8">
        <w:t>микроячейке</w:t>
      </w:r>
      <w:proofErr w:type="spellEnd"/>
      <w:r w:rsidRPr="00114EE8">
        <w:t xml:space="preserve">, </w:t>
      </w:r>
      <w:proofErr w:type="gramStart"/>
      <w:r w:rsidRPr="00BB3121">
        <w:rPr>
          <w:lang w:val="en-US"/>
        </w:rPr>
        <w:t>B</w:t>
      </w:r>
      <w:r w:rsidRPr="00114EE8">
        <w:t>,</w:t>
      </w:r>
      <w:r w:rsidRPr="00BB3121">
        <w:rPr>
          <w:lang w:val="en-US"/>
        </w:rPr>
        <w:t>C</w:t>
      </w:r>
      <w:proofErr w:type="gramEnd"/>
      <w:r w:rsidRPr="00114EE8">
        <w:t xml:space="preserve"> и </w:t>
      </w:r>
      <w:r w:rsidRPr="00BB3121">
        <w:rPr>
          <w:lang w:val="en-US"/>
        </w:rPr>
        <w:t>D</w:t>
      </w:r>
      <w:r w:rsidRPr="00114EE8">
        <w:t xml:space="preserve"> сфероиды выращенные в </w:t>
      </w:r>
      <w:proofErr w:type="spellStart"/>
      <w:r w:rsidRPr="00114EE8">
        <w:t>микроячейках</w:t>
      </w:r>
      <w:proofErr w:type="spellEnd"/>
      <w:r w:rsidRPr="00114EE8">
        <w:t xml:space="preserve"> в </w:t>
      </w:r>
      <w:r w:rsidRPr="00BB3121">
        <w:rPr>
          <w:lang w:val="en-US"/>
        </w:rPr>
        <w:t>E</w:t>
      </w:r>
      <w:r w:rsidRPr="00114EE8">
        <w:t xml:space="preserve">600-20 мембраны. </w:t>
      </w:r>
      <w:r w:rsidRPr="00EC4946">
        <w:t xml:space="preserve">Конфокальная микроскопия, </w:t>
      </w:r>
      <w:r w:rsidRPr="00BB3121">
        <w:rPr>
          <w:lang w:val="en-US"/>
        </w:rPr>
        <w:t>z</w:t>
      </w:r>
      <w:r w:rsidRPr="00EC4946">
        <w:t>-</w:t>
      </w:r>
      <w:r w:rsidRPr="00BB3121">
        <w:rPr>
          <w:lang w:val="en-US"/>
        </w:rPr>
        <w:t>project</w:t>
      </w:r>
      <w:r w:rsidRPr="00EC4946">
        <w:t xml:space="preserve">, </w:t>
      </w:r>
      <w:r w:rsidRPr="00BB3121">
        <w:rPr>
          <w:lang w:val="en-US"/>
        </w:rPr>
        <w:t>depth</w:t>
      </w:r>
      <w:r w:rsidRPr="00EC4946">
        <w:t xml:space="preserve"> </w:t>
      </w:r>
      <w:r w:rsidRPr="00BB3121">
        <w:rPr>
          <w:lang w:val="en-US"/>
        </w:rPr>
        <w:t>coding</w:t>
      </w:r>
      <w:r w:rsidRPr="00EC4946">
        <w:t>. Масштабная линейка – 50 мкм.</w:t>
      </w:r>
    </w:p>
    <w:p w14:paraId="797043A9" w14:textId="319A2776" w:rsidR="008479C9" w:rsidRDefault="003F331A" w:rsidP="003F331A">
      <w:pPr>
        <w:ind w:firstLine="720"/>
      </w:pPr>
      <w:r>
        <w:t>Вероятно,</w:t>
      </w:r>
      <w:r>
        <w:t xml:space="preserve"> в этом случае это объясняется ещё лучшей адгезией клеток к субстрату, хотя и не идеальной, как в случае </w:t>
      </w:r>
      <w:r w:rsidR="00AA485E">
        <w:t>с мембранами,</w:t>
      </w:r>
      <w:r>
        <w:t xml:space="preserve"> сделанными при использовании глутарового альдегида.</w:t>
      </w:r>
      <w:r>
        <w:t xml:space="preserve"> Клетки попавшие на плоские участки мембраны образуют на ней нормальный слой, тогда как </w:t>
      </w:r>
      <w:proofErr w:type="gramStart"/>
      <w:r>
        <w:t>клетки</w:t>
      </w:r>
      <w:proofErr w:type="gramEnd"/>
      <w:r>
        <w:t xml:space="preserve"> попавшие в углубления, вероятно, </w:t>
      </w:r>
      <w:proofErr w:type="spellStart"/>
      <w:r>
        <w:t>адгезируются</w:t>
      </w:r>
      <w:proofErr w:type="spellEnd"/>
      <w:r>
        <w:t xml:space="preserve"> друг к другу и, в это же время, двигаются вверх по стенкам </w:t>
      </w:r>
      <w:proofErr w:type="spellStart"/>
      <w:r>
        <w:t>микроячейки</w:t>
      </w:r>
      <w:proofErr w:type="spellEnd"/>
      <w:r>
        <w:t xml:space="preserve">. Достаточно интересно было бы пронаблюдать процесс образования таких структур в динамике, однако это находится далеко за областью данной работы и, вероятно, будет </w:t>
      </w:r>
      <w:r w:rsidR="008479C9">
        <w:t>субъектом</w:t>
      </w:r>
      <w:r>
        <w:t xml:space="preserve"> дальнейших исследований.</w:t>
      </w:r>
    </w:p>
    <w:p w14:paraId="1CFD41CA" w14:textId="686EF95C" w:rsidR="003F331A" w:rsidRPr="003F331A" w:rsidRDefault="008479C9" w:rsidP="003F331A">
      <w:pPr>
        <w:ind w:firstLine="720"/>
      </w:pPr>
      <w:r>
        <w:t xml:space="preserve">В целом эта часть работы показывает возможности модифицировать макрорельеф мембран, что в дальнейшем влияет на взаимодействие с ними клеток. Однако сами по себе белковые мембраны, в настоящем состоянии, не могут быть использованы как аналог </w:t>
      </w:r>
      <w:proofErr w:type="spellStart"/>
      <w:r>
        <w:t>агарозы</w:t>
      </w:r>
      <w:proofErr w:type="spellEnd"/>
      <w:r>
        <w:t xml:space="preserve">, </w:t>
      </w:r>
      <w:r w:rsidR="006608AD">
        <w:t>рутинно</w:t>
      </w:r>
      <w:r>
        <w:t xml:space="preserve"> используемой для создания клеточных сфероидов. В это же время эта часть работы являлась интересным ответвлением от основной задачи, попыткой получить дополнительное знание и </w:t>
      </w:r>
      <w:r w:rsidR="00DB73B1">
        <w:t xml:space="preserve">оценить перспективы и возможности </w:t>
      </w:r>
      <w:r>
        <w:t xml:space="preserve">используемых методов, что и было успешно сделано. </w:t>
      </w:r>
    </w:p>
    <w:p w14:paraId="1BA65812" w14:textId="5581EC87" w:rsidR="00723ED7" w:rsidRDefault="00000000" w:rsidP="004C26AA">
      <w:pPr>
        <w:pStyle w:val="3"/>
      </w:pPr>
      <w:bookmarkStart w:id="67" w:name="_Toc125154189"/>
      <w:proofErr w:type="spellStart"/>
      <w:r>
        <w:t>Сокультивирование</w:t>
      </w:r>
      <w:proofErr w:type="spellEnd"/>
      <w:r>
        <w:t xml:space="preserve"> клеток</w:t>
      </w:r>
      <w:bookmarkEnd w:id="67"/>
    </w:p>
    <w:p w14:paraId="745BCE42" w14:textId="77777777" w:rsidR="0005377A" w:rsidRPr="0005377A" w:rsidRDefault="0005377A" w:rsidP="0005377A"/>
    <w:p w14:paraId="60923C4B" w14:textId="53B12857" w:rsidR="0044771E" w:rsidRPr="00537DC1"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r w:rsidR="00537DC1" w:rsidRPr="00537DC1">
        <w:t xml:space="preserve"> </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lastRenderedPageBreak/>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w:t>
      </w:r>
      <w:proofErr w:type="gramStart"/>
      <w:r w:rsidRPr="006C040C">
        <w:rPr>
          <w:lang w:val="en-US"/>
        </w:rPr>
        <w:t>interaction(</w:t>
      </w:r>
      <w:proofErr w:type="gramEnd"/>
      <w:r w:rsidRPr="006C040C">
        <w:rPr>
          <w:lang w:val="en-US"/>
        </w:rPr>
        <w:t xml:space="preserve">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 xml:space="preserve">-1, the level of FAP expression is maintained relative to a culture of fibroblasts, </w:t>
      </w:r>
      <w:r w:rsidRPr="006C040C">
        <w:rPr>
          <w:lang w:val="en-US"/>
        </w:rPr>
        <w:lastRenderedPageBreak/>
        <w:t>while FSP1 is decreased. When cells are co-cultured without growth factors and in the presence of EGF, FGF-10, PDGF-D, the opposite picture is observed: the level of FAP expression decreases, but FSP1 is retained.</w:t>
      </w:r>
    </w:p>
    <w:p w14:paraId="4D7D1B5E" w14:textId="334D59A0"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w:t>
      </w:r>
      <w:r w:rsidR="00591437">
        <w:rPr>
          <w:lang w:val="en-US"/>
        </w:rPr>
        <w:t xml:space="preserve"> </w:t>
      </w:r>
      <w:proofErr w:type="spellStart"/>
      <w:r w:rsidRPr="006C040C">
        <w:rPr>
          <w:lang w:val="en-US"/>
        </w:rPr>
        <w:t>ypes</w:t>
      </w:r>
      <w:proofErr w:type="spellEnd"/>
      <w:r w:rsidRPr="006C040C">
        <w:rPr>
          <w:lang w:val="en-US"/>
        </w:rPr>
        <w:t>.</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68" w:name="_Toc125154190"/>
      <w:r w:rsidRPr="00FE305B">
        <w:t>Затраты</w:t>
      </w:r>
      <w:r>
        <w:t xml:space="preserve"> времени и ресурсов на изготовление мембран</w:t>
      </w:r>
      <w:bookmarkEnd w:id="68"/>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9" w:name="_Toc125154191"/>
      <w:r>
        <w:lastRenderedPageBreak/>
        <w:t>Список литературы</w:t>
      </w:r>
      <w:bookmarkEnd w:id="69"/>
    </w:p>
    <w:p w14:paraId="14A5C372" w14:textId="77777777" w:rsidR="00B805DA" w:rsidRPr="00B805DA" w:rsidRDefault="00E31CC5" w:rsidP="00B805DA">
      <w:pPr>
        <w:pStyle w:val="af6"/>
        <w:rPr>
          <w:lang w:val="en-US"/>
        </w:rPr>
      </w:pPr>
      <w:r>
        <w:fldChar w:fldCharType="begin"/>
      </w:r>
      <w:r w:rsidR="00A40395">
        <w:rPr>
          <w:lang w:val="en-US"/>
        </w:rPr>
        <w:instrText xml:space="preserve"> ADDIN ZOTERO_BIBL {"uncited":[],"omitted":[],"custom":[]} CSL_BIBLIOGRAPHY </w:instrText>
      </w:r>
      <w:r>
        <w:fldChar w:fldCharType="separate"/>
      </w:r>
      <w:r w:rsidR="00B805DA" w:rsidRPr="00B805DA">
        <w:rPr>
          <w:lang w:val="en-US"/>
        </w:rPr>
        <w:t>1.</w:t>
      </w:r>
      <w:r w:rsidR="00B805DA" w:rsidRPr="00B805DA">
        <w:rPr>
          <w:lang w:val="en-US"/>
        </w:rPr>
        <w:tab/>
        <w:t xml:space="preserve">Renaud, J. &amp; </w:t>
      </w:r>
      <w:proofErr w:type="spellStart"/>
      <w:r w:rsidR="00B805DA" w:rsidRPr="00B805DA">
        <w:rPr>
          <w:lang w:val="en-US"/>
        </w:rPr>
        <w:t>Martinoli</w:t>
      </w:r>
      <w:proofErr w:type="spellEnd"/>
      <w:r w:rsidR="00B805DA" w:rsidRPr="00B805DA">
        <w:rPr>
          <w:lang w:val="en-US"/>
        </w:rPr>
        <w:t xml:space="preserve">, M.-G. Development of an Insert Co-culture System of Two Cellular Types in the Absence of Cell-Cell Contact. </w:t>
      </w:r>
      <w:r w:rsidR="00B805DA" w:rsidRPr="00B805DA">
        <w:rPr>
          <w:i/>
          <w:iCs/>
          <w:lang w:val="en-US"/>
        </w:rPr>
        <w:t>J. Vis. Exp.</w:t>
      </w:r>
      <w:r w:rsidR="00B805DA" w:rsidRPr="00B805DA">
        <w:rPr>
          <w:lang w:val="en-US"/>
        </w:rPr>
        <w:t xml:space="preserve"> 54356 (2016) doi:10.3791/54356.</w:t>
      </w:r>
    </w:p>
    <w:p w14:paraId="3647A237" w14:textId="77777777" w:rsidR="00B805DA" w:rsidRPr="00B805DA" w:rsidRDefault="00B805DA" w:rsidP="00B805DA">
      <w:pPr>
        <w:pStyle w:val="af6"/>
        <w:rPr>
          <w:lang w:val="en-US"/>
        </w:rPr>
      </w:pPr>
      <w:r w:rsidRPr="00B805DA">
        <w:rPr>
          <w:lang w:val="en-US"/>
        </w:rPr>
        <w:t>2.</w:t>
      </w:r>
      <w:r w:rsidRPr="00B805DA">
        <w:rPr>
          <w:lang w:val="en-US"/>
        </w:rPr>
        <w:tab/>
      </w:r>
      <w:proofErr w:type="spellStart"/>
      <w:r w:rsidRPr="00B805DA">
        <w:rPr>
          <w:lang w:val="en-US"/>
        </w:rPr>
        <w:t>Grobstein</w:t>
      </w:r>
      <w:proofErr w:type="spellEnd"/>
      <w:r w:rsidRPr="00B805DA">
        <w:rPr>
          <w:lang w:val="en-US"/>
        </w:rPr>
        <w:t xml:space="preserve">, C. Morphogenetic Interaction between Embryonic Mouse Tissues separated by a Membrane Filter. </w:t>
      </w:r>
      <w:r w:rsidRPr="00B805DA">
        <w:rPr>
          <w:i/>
          <w:iCs/>
          <w:lang w:val="en-US"/>
        </w:rPr>
        <w:t>Nature</w:t>
      </w:r>
      <w:r w:rsidRPr="00B805DA">
        <w:rPr>
          <w:lang w:val="en-US"/>
        </w:rPr>
        <w:t xml:space="preserve"> </w:t>
      </w:r>
      <w:r w:rsidRPr="00B805DA">
        <w:rPr>
          <w:b/>
          <w:bCs/>
          <w:lang w:val="en-US"/>
        </w:rPr>
        <w:t>172</w:t>
      </w:r>
      <w:r w:rsidRPr="00B805DA">
        <w:rPr>
          <w:lang w:val="en-US"/>
        </w:rPr>
        <w:t>, 869–871 (1953).</w:t>
      </w:r>
    </w:p>
    <w:p w14:paraId="7526DB7D" w14:textId="77777777" w:rsidR="00B805DA" w:rsidRPr="00B805DA" w:rsidRDefault="00B805DA" w:rsidP="00B805DA">
      <w:pPr>
        <w:pStyle w:val="af6"/>
        <w:rPr>
          <w:lang w:val="en-US"/>
        </w:rPr>
      </w:pPr>
      <w:r w:rsidRPr="00B805DA">
        <w:rPr>
          <w:lang w:val="en-US"/>
        </w:rPr>
        <w:t>3.</w:t>
      </w:r>
      <w:r w:rsidRPr="00B805DA">
        <w:rPr>
          <w:lang w:val="en-US"/>
        </w:rPr>
        <w:tab/>
      </w:r>
      <w:proofErr w:type="spellStart"/>
      <w:r w:rsidRPr="00B805DA">
        <w:rPr>
          <w:lang w:val="en-US"/>
        </w:rPr>
        <w:t>Schindelin</w:t>
      </w:r>
      <w:proofErr w:type="spellEnd"/>
      <w:r w:rsidRPr="00B805DA">
        <w:rPr>
          <w:lang w:val="en-US"/>
        </w:rPr>
        <w:t xml:space="preserve">, J. </w:t>
      </w:r>
      <w:r w:rsidRPr="00B805DA">
        <w:rPr>
          <w:i/>
          <w:iCs/>
          <w:lang w:val="en-US"/>
        </w:rPr>
        <w:t>et al.</w:t>
      </w:r>
      <w:r w:rsidRPr="00B805DA">
        <w:rPr>
          <w:lang w:val="en-US"/>
        </w:rPr>
        <w:t xml:space="preserve"> Fiji: an open-source platform for biological-image analysis. </w:t>
      </w:r>
      <w:r w:rsidRPr="00B805DA">
        <w:rPr>
          <w:i/>
          <w:iCs/>
          <w:lang w:val="en-US"/>
        </w:rPr>
        <w:t>Nat. Methods</w:t>
      </w:r>
      <w:r w:rsidRPr="00B805DA">
        <w:rPr>
          <w:lang w:val="en-US"/>
        </w:rPr>
        <w:t xml:space="preserve"> </w:t>
      </w:r>
      <w:r w:rsidRPr="00B805DA">
        <w:rPr>
          <w:b/>
          <w:bCs/>
          <w:lang w:val="en-US"/>
        </w:rPr>
        <w:t>9</w:t>
      </w:r>
      <w:r w:rsidRPr="00B805DA">
        <w:rPr>
          <w:lang w:val="en-US"/>
        </w:rPr>
        <w:t>, 676–682 (2012).</w:t>
      </w:r>
    </w:p>
    <w:p w14:paraId="6EBF3D7F" w14:textId="77777777" w:rsidR="00B805DA" w:rsidRPr="00B805DA" w:rsidRDefault="00B805DA" w:rsidP="00B805DA">
      <w:pPr>
        <w:pStyle w:val="af6"/>
        <w:rPr>
          <w:lang w:val="en-US"/>
        </w:rPr>
      </w:pPr>
      <w:r w:rsidRPr="00B805DA">
        <w:rPr>
          <w:lang w:val="en-US"/>
        </w:rPr>
        <w:t>4.</w:t>
      </w:r>
      <w:r w:rsidRPr="00B805DA">
        <w:rPr>
          <w:lang w:val="en-US"/>
        </w:rPr>
        <w:tab/>
        <w:t xml:space="preserve">Ilves, V. G. </w:t>
      </w:r>
      <w:r w:rsidRPr="00B805DA">
        <w:rPr>
          <w:i/>
          <w:iCs/>
          <w:lang w:val="en-US"/>
        </w:rPr>
        <w:t>et al.</w:t>
      </w:r>
      <w:r w:rsidRPr="00B805DA">
        <w:rPr>
          <w:lang w:val="en-US"/>
        </w:rPr>
        <w:t xml:space="preserve"> Multimodal </w:t>
      </w:r>
      <w:proofErr w:type="spellStart"/>
      <w:r w:rsidRPr="00B805DA">
        <w:rPr>
          <w:lang w:val="en-US"/>
        </w:rPr>
        <w:t>upconversion</w:t>
      </w:r>
      <w:proofErr w:type="spellEnd"/>
      <w:r w:rsidRPr="00B805DA">
        <w:rPr>
          <w:lang w:val="en-US"/>
        </w:rPr>
        <w:t xml:space="preserve"> CaF</w:t>
      </w:r>
      <w:proofErr w:type="gramStart"/>
      <w:r w:rsidRPr="00B805DA">
        <w:rPr>
          <w:lang w:val="en-US"/>
        </w:rPr>
        <w:t>2:Mn</w:t>
      </w:r>
      <w:proofErr w:type="gramEnd"/>
      <w:r w:rsidRPr="00B805DA">
        <w:rPr>
          <w:lang w:val="en-US"/>
        </w:rPr>
        <w:t xml:space="preserve">/Yb/Er/Si nanoparticles. </w:t>
      </w:r>
      <w:r w:rsidRPr="00B805DA">
        <w:rPr>
          <w:i/>
          <w:iCs/>
          <w:lang w:val="en-US"/>
        </w:rPr>
        <w:t>J. Fluor. Chem.</w:t>
      </w:r>
      <w:r w:rsidRPr="00B805DA">
        <w:rPr>
          <w:lang w:val="en-US"/>
        </w:rPr>
        <w:t xml:space="preserve"> </w:t>
      </w:r>
      <w:r w:rsidRPr="00B805DA">
        <w:rPr>
          <w:b/>
          <w:bCs/>
          <w:lang w:val="en-US"/>
        </w:rPr>
        <w:t>231</w:t>
      </w:r>
      <w:r w:rsidRPr="00B805DA">
        <w:rPr>
          <w:lang w:val="en-US"/>
        </w:rPr>
        <w:t>, 109457 (2020).</w:t>
      </w:r>
    </w:p>
    <w:p w14:paraId="39A73157" w14:textId="77777777" w:rsidR="00B805DA" w:rsidRPr="00B805DA" w:rsidRDefault="00B805DA" w:rsidP="00B805DA">
      <w:pPr>
        <w:pStyle w:val="af6"/>
        <w:rPr>
          <w:lang w:val="en-US"/>
        </w:rPr>
      </w:pPr>
      <w:r w:rsidRPr="00B805DA">
        <w:rPr>
          <w:lang w:val="en-US"/>
        </w:rPr>
        <w:t>5.</w:t>
      </w:r>
      <w:r w:rsidRPr="00B805DA">
        <w:rPr>
          <w:lang w:val="en-US"/>
        </w:rPr>
        <w:tab/>
        <w:t xml:space="preserve">Minin, A. S. </w:t>
      </w:r>
      <w:r w:rsidRPr="00B805DA">
        <w:rPr>
          <w:i/>
          <w:iCs/>
          <w:lang w:val="en-US"/>
        </w:rPr>
        <w:t>et al.</w:t>
      </w:r>
      <w:r w:rsidRPr="00B805DA">
        <w:rPr>
          <w:lang w:val="en-US"/>
        </w:rPr>
        <w:t xml:space="preserve"> Application of NMR for quantification of magnetic nanoparticles and development of paper-based assay. </w:t>
      </w:r>
      <w:r w:rsidRPr="00B805DA">
        <w:rPr>
          <w:i/>
          <w:iCs/>
          <w:lang w:val="en-US"/>
        </w:rPr>
        <w:t>J. Phys. Conf. Ser.</w:t>
      </w:r>
      <w:r w:rsidRPr="00B805DA">
        <w:rPr>
          <w:lang w:val="en-US"/>
        </w:rPr>
        <w:t xml:space="preserve"> </w:t>
      </w:r>
      <w:r w:rsidRPr="00B805DA">
        <w:rPr>
          <w:b/>
          <w:bCs/>
          <w:lang w:val="en-US"/>
        </w:rPr>
        <w:t>1389</w:t>
      </w:r>
      <w:r w:rsidRPr="00B805DA">
        <w:rPr>
          <w:lang w:val="en-US"/>
        </w:rPr>
        <w:t>, 012069 (2019).</w:t>
      </w:r>
    </w:p>
    <w:p w14:paraId="5E1CA85A" w14:textId="77777777" w:rsidR="00B805DA" w:rsidRPr="00B805DA" w:rsidRDefault="00B805DA" w:rsidP="00B805DA">
      <w:pPr>
        <w:pStyle w:val="af6"/>
        <w:rPr>
          <w:lang w:val="en-US"/>
        </w:rPr>
      </w:pPr>
      <w:r w:rsidRPr="00B805DA">
        <w:rPr>
          <w:lang w:val="en-US"/>
        </w:rPr>
        <w:t>6.</w:t>
      </w:r>
      <w:r w:rsidRPr="00B805DA">
        <w:rPr>
          <w:lang w:val="en-US"/>
        </w:rPr>
        <w:tab/>
      </w:r>
      <w:proofErr w:type="spellStart"/>
      <w:r w:rsidRPr="00B805DA">
        <w:rPr>
          <w:lang w:val="en-US"/>
        </w:rPr>
        <w:t>Byzov</w:t>
      </w:r>
      <w:proofErr w:type="spellEnd"/>
      <w:r w:rsidRPr="00B805DA">
        <w:rPr>
          <w:lang w:val="en-US"/>
        </w:rPr>
        <w:t xml:space="preserve">, I. V. </w:t>
      </w:r>
      <w:r w:rsidRPr="00B805DA">
        <w:rPr>
          <w:i/>
          <w:iCs/>
          <w:lang w:val="en-US"/>
        </w:rPr>
        <w:t>et al.</w:t>
      </w:r>
      <w:r w:rsidRPr="00B805DA">
        <w:rPr>
          <w:lang w:val="en-US"/>
        </w:rPr>
        <w:t xml:space="preserve"> NMR Relaxometry at Quantification of the Captured Magnetic Nanoparticles by Cells. </w:t>
      </w:r>
      <w:r w:rsidRPr="00B805DA">
        <w:rPr>
          <w:i/>
          <w:iCs/>
          <w:lang w:val="en-US"/>
        </w:rPr>
        <w:t xml:space="preserve">Phys. Met. </w:t>
      </w:r>
      <w:proofErr w:type="spellStart"/>
      <w:r w:rsidRPr="00B805DA">
        <w:rPr>
          <w:i/>
          <w:iCs/>
          <w:lang w:val="en-US"/>
        </w:rPr>
        <w:t>Metallogr</w:t>
      </w:r>
      <w:proofErr w:type="spellEnd"/>
      <w:r w:rsidRPr="00B805DA">
        <w:rPr>
          <w:i/>
          <w:iCs/>
          <w:lang w:val="en-US"/>
        </w:rPr>
        <w:t>.</w:t>
      </w:r>
      <w:r w:rsidRPr="00B805DA">
        <w:rPr>
          <w:lang w:val="en-US"/>
        </w:rPr>
        <w:t xml:space="preserve"> </w:t>
      </w:r>
      <w:r w:rsidRPr="00B805DA">
        <w:rPr>
          <w:b/>
          <w:bCs/>
          <w:lang w:val="en-US"/>
        </w:rPr>
        <w:t>120</w:t>
      </w:r>
      <w:r w:rsidRPr="00B805DA">
        <w:rPr>
          <w:lang w:val="en-US"/>
        </w:rPr>
        <w:t>, 1341–1346 (2019).</w:t>
      </w:r>
    </w:p>
    <w:p w14:paraId="0C73650E" w14:textId="77777777" w:rsidR="00B805DA" w:rsidRPr="00B805DA" w:rsidRDefault="00B805DA" w:rsidP="00B805DA">
      <w:pPr>
        <w:pStyle w:val="af6"/>
        <w:rPr>
          <w:lang w:val="en-US"/>
        </w:rPr>
      </w:pPr>
      <w:r w:rsidRPr="00B805DA">
        <w:rPr>
          <w:lang w:val="en-US"/>
        </w:rPr>
        <w:t>7.</w:t>
      </w:r>
      <w:r w:rsidRPr="00B805DA">
        <w:rPr>
          <w:lang w:val="en-US"/>
        </w:rPr>
        <w:tab/>
      </w:r>
      <w:proofErr w:type="spellStart"/>
      <w:r w:rsidRPr="00B805DA">
        <w:rPr>
          <w:lang w:val="en-US"/>
        </w:rPr>
        <w:t>Khramtsov</w:t>
      </w:r>
      <w:proofErr w:type="spellEnd"/>
      <w:r w:rsidRPr="00B805DA">
        <w:rPr>
          <w:lang w:val="en-US"/>
        </w:rPr>
        <w:t xml:space="preserve">, P. </w:t>
      </w:r>
      <w:r w:rsidRPr="00B805DA">
        <w:rPr>
          <w:i/>
          <w:iCs/>
          <w:lang w:val="en-US"/>
        </w:rPr>
        <w:t>et al.</w:t>
      </w:r>
      <w:r w:rsidRPr="00B805DA">
        <w:rPr>
          <w:lang w:val="en-US"/>
        </w:rPr>
        <w:t xml:space="preserve"> Conjugation of carbon coated-iron nanoparticles with biomolecules for NMR-based assay. </w:t>
      </w:r>
      <w:r w:rsidRPr="00B805DA">
        <w:rPr>
          <w:i/>
          <w:iCs/>
          <w:lang w:val="en-US"/>
        </w:rPr>
        <w:t xml:space="preserve">Colloids Surf. B </w:t>
      </w:r>
      <w:proofErr w:type="spellStart"/>
      <w:r w:rsidRPr="00B805DA">
        <w:rPr>
          <w:i/>
          <w:iCs/>
          <w:lang w:val="en-US"/>
        </w:rPr>
        <w:t>Biointerfaces</w:t>
      </w:r>
      <w:proofErr w:type="spellEnd"/>
      <w:r w:rsidRPr="00B805DA">
        <w:rPr>
          <w:lang w:val="en-US"/>
        </w:rPr>
        <w:t xml:space="preserve"> </w:t>
      </w:r>
      <w:r w:rsidRPr="00B805DA">
        <w:rPr>
          <w:b/>
          <w:bCs/>
          <w:lang w:val="en-US"/>
        </w:rPr>
        <w:t>176</w:t>
      </w:r>
      <w:r w:rsidRPr="00B805DA">
        <w:rPr>
          <w:lang w:val="en-US"/>
        </w:rPr>
        <w:t>, 256–264 (2019).</w:t>
      </w:r>
    </w:p>
    <w:p w14:paraId="41F89431" w14:textId="77777777" w:rsidR="00B805DA" w:rsidRPr="00B805DA" w:rsidRDefault="00B805DA" w:rsidP="00B805DA">
      <w:pPr>
        <w:pStyle w:val="af6"/>
        <w:rPr>
          <w:lang w:val="en-US"/>
        </w:rPr>
      </w:pPr>
      <w:r w:rsidRPr="00B805DA">
        <w:rPr>
          <w:lang w:val="en-US"/>
        </w:rPr>
        <w:t>8.</w:t>
      </w:r>
      <w:r w:rsidRPr="00B805DA">
        <w:rPr>
          <w:lang w:val="en-US"/>
        </w:rPr>
        <w:tab/>
      </w:r>
      <w:proofErr w:type="spellStart"/>
      <w:r w:rsidRPr="00B805DA">
        <w:rPr>
          <w:lang w:val="en-US"/>
        </w:rPr>
        <w:t>Weigert</w:t>
      </w:r>
      <w:proofErr w:type="spellEnd"/>
      <w:r w:rsidRPr="00B805DA">
        <w:rPr>
          <w:lang w:val="en-US"/>
        </w:rPr>
        <w:t xml:space="preserve">, M., Schmidt, U., </w:t>
      </w:r>
      <w:proofErr w:type="spellStart"/>
      <w:r w:rsidRPr="00B805DA">
        <w:rPr>
          <w:lang w:val="en-US"/>
        </w:rPr>
        <w:t>Haase</w:t>
      </w:r>
      <w:proofErr w:type="spellEnd"/>
      <w:r w:rsidRPr="00B805DA">
        <w:rPr>
          <w:lang w:val="en-US"/>
        </w:rPr>
        <w:t xml:space="preserve">, R., Sugawara, K. &amp; Myers, G. Star-convex </w:t>
      </w:r>
      <w:proofErr w:type="spellStart"/>
      <w:r w:rsidRPr="00B805DA">
        <w:rPr>
          <w:lang w:val="en-US"/>
        </w:rPr>
        <w:t>Polyhedra</w:t>
      </w:r>
      <w:proofErr w:type="spellEnd"/>
      <w:r w:rsidRPr="00B805DA">
        <w:rPr>
          <w:lang w:val="en-US"/>
        </w:rPr>
        <w:t xml:space="preserve"> for 3D Object Detection and Segmentation in Microscopy. in </w:t>
      </w:r>
      <w:r w:rsidRPr="00B805DA">
        <w:rPr>
          <w:i/>
          <w:iCs/>
          <w:lang w:val="en-US"/>
        </w:rPr>
        <w:t>2020 IEEE Winter Conference on Applications of Computer Vision (WACV)</w:t>
      </w:r>
      <w:r w:rsidRPr="00B805DA">
        <w:rPr>
          <w:lang w:val="en-US"/>
        </w:rPr>
        <w:t xml:space="preserve"> 3655–3662 (IEEE, 2020). doi:10.1109/WACV45572.2020.9093435.</w:t>
      </w:r>
    </w:p>
    <w:p w14:paraId="7859E7ED" w14:textId="77777777" w:rsidR="00B805DA" w:rsidRPr="00B805DA" w:rsidRDefault="00B805DA" w:rsidP="00B805DA">
      <w:pPr>
        <w:pStyle w:val="af6"/>
        <w:rPr>
          <w:lang w:val="en-US"/>
        </w:rPr>
      </w:pPr>
      <w:r w:rsidRPr="00B805DA">
        <w:rPr>
          <w:lang w:val="en-US"/>
        </w:rPr>
        <w:t>9.</w:t>
      </w:r>
      <w:r w:rsidRPr="00B805DA">
        <w:rPr>
          <w:lang w:val="en-US"/>
        </w:rPr>
        <w:tab/>
        <w:t xml:space="preserve">Schmidt, U., </w:t>
      </w:r>
      <w:proofErr w:type="spellStart"/>
      <w:r w:rsidRPr="00B805DA">
        <w:rPr>
          <w:lang w:val="en-US"/>
        </w:rPr>
        <w:t>Weigert</w:t>
      </w:r>
      <w:proofErr w:type="spellEnd"/>
      <w:r w:rsidRPr="00B805DA">
        <w:rPr>
          <w:lang w:val="en-US"/>
        </w:rPr>
        <w:t xml:space="preserve">, M., Broaddus, C. &amp; Myers, G. Cell Detection with Star-Convex Polygons. in </w:t>
      </w:r>
      <w:r w:rsidRPr="00B805DA">
        <w:rPr>
          <w:i/>
          <w:iCs/>
          <w:lang w:val="en-US"/>
        </w:rPr>
        <w:t>Medical Image Computing and Computer Assisted Intervention – MICCAI 2018</w:t>
      </w:r>
      <w:r w:rsidRPr="00B805DA">
        <w:rPr>
          <w:lang w:val="en-US"/>
        </w:rPr>
        <w:t xml:space="preserve"> (eds. </w:t>
      </w:r>
      <w:proofErr w:type="spellStart"/>
      <w:r w:rsidRPr="00B805DA">
        <w:rPr>
          <w:lang w:val="en-US"/>
        </w:rPr>
        <w:t>Frangi</w:t>
      </w:r>
      <w:proofErr w:type="spellEnd"/>
      <w:r w:rsidRPr="00B805DA">
        <w:rPr>
          <w:lang w:val="en-US"/>
        </w:rPr>
        <w:t xml:space="preserve">, A. F., Schnabel, J. A., </w:t>
      </w:r>
      <w:proofErr w:type="spellStart"/>
      <w:r w:rsidRPr="00B805DA">
        <w:rPr>
          <w:lang w:val="en-US"/>
        </w:rPr>
        <w:t>Davatzikos</w:t>
      </w:r>
      <w:proofErr w:type="spellEnd"/>
      <w:r w:rsidRPr="00B805DA">
        <w:rPr>
          <w:lang w:val="en-US"/>
        </w:rPr>
        <w:t xml:space="preserve">, C., </w:t>
      </w:r>
      <w:proofErr w:type="spellStart"/>
      <w:r w:rsidRPr="00B805DA">
        <w:rPr>
          <w:lang w:val="en-US"/>
        </w:rPr>
        <w:t>Alberola</w:t>
      </w:r>
      <w:proofErr w:type="spellEnd"/>
      <w:r w:rsidRPr="00B805DA">
        <w:rPr>
          <w:lang w:val="en-US"/>
        </w:rPr>
        <w:t xml:space="preserve">-López, C. &amp; </w:t>
      </w:r>
      <w:proofErr w:type="spellStart"/>
      <w:r w:rsidRPr="00B805DA">
        <w:rPr>
          <w:lang w:val="en-US"/>
        </w:rPr>
        <w:t>Fichtinger</w:t>
      </w:r>
      <w:proofErr w:type="spellEnd"/>
      <w:r w:rsidRPr="00B805DA">
        <w:rPr>
          <w:lang w:val="en-US"/>
        </w:rPr>
        <w:t>, G.) vol. 11071 265–273 (Springer International Publishing, 2018).</w:t>
      </w:r>
    </w:p>
    <w:p w14:paraId="2C235DEB" w14:textId="77777777" w:rsidR="00B805DA" w:rsidRPr="00B805DA" w:rsidRDefault="00B805DA" w:rsidP="00B805DA">
      <w:pPr>
        <w:pStyle w:val="af6"/>
        <w:rPr>
          <w:lang w:val="en-US"/>
        </w:rPr>
      </w:pPr>
      <w:r w:rsidRPr="00B805DA">
        <w:rPr>
          <w:lang w:val="en-US"/>
        </w:rPr>
        <w:t>10.</w:t>
      </w:r>
      <w:r w:rsidRPr="00B805DA">
        <w:rPr>
          <w:lang w:val="en-US"/>
        </w:rPr>
        <w:tab/>
        <w:t xml:space="preserve">Stirling, D. R. </w:t>
      </w:r>
      <w:r w:rsidRPr="00B805DA">
        <w:rPr>
          <w:i/>
          <w:iCs/>
          <w:lang w:val="en-US"/>
        </w:rPr>
        <w:t>et al.</w:t>
      </w:r>
      <w:r w:rsidRPr="00B805DA">
        <w:rPr>
          <w:lang w:val="en-US"/>
        </w:rPr>
        <w:t xml:space="preserve"> </w:t>
      </w:r>
      <w:proofErr w:type="spellStart"/>
      <w:r w:rsidRPr="00B805DA">
        <w:rPr>
          <w:lang w:val="en-US"/>
        </w:rPr>
        <w:t>CellProfiler</w:t>
      </w:r>
      <w:proofErr w:type="spellEnd"/>
      <w:r w:rsidRPr="00B805DA">
        <w:rPr>
          <w:lang w:val="en-US"/>
        </w:rPr>
        <w:t xml:space="preserve"> 4: improvements in speed, </w:t>
      </w:r>
      <w:proofErr w:type="gramStart"/>
      <w:r w:rsidRPr="00B805DA">
        <w:rPr>
          <w:lang w:val="en-US"/>
        </w:rPr>
        <w:t>utility</w:t>
      </w:r>
      <w:proofErr w:type="gramEnd"/>
      <w:r w:rsidRPr="00B805DA">
        <w:rPr>
          <w:lang w:val="en-US"/>
        </w:rPr>
        <w:t xml:space="preserve"> and usability. </w:t>
      </w:r>
      <w:r w:rsidRPr="00B805DA">
        <w:rPr>
          <w:i/>
          <w:iCs/>
          <w:lang w:val="en-US"/>
        </w:rPr>
        <w:t>BMC Bioinformatics</w:t>
      </w:r>
      <w:r w:rsidRPr="00B805DA">
        <w:rPr>
          <w:lang w:val="en-US"/>
        </w:rPr>
        <w:t xml:space="preserve"> </w:t>
      </w:r>
      <w:r w:rsidRPr="00B805DA">
        <w:rPr>
          <w:b/>
          <w:bCs/>
          <w:lang w:val="en-US"/>
        </w:rPr>
        <w:t>22</w:t>
      </w:r>
      <w:r w:rsidRPr="00B805DA">
        <w:rPr>
          <w:lang w:val="en-US"/>
        </w:rPr>
        <w:t>, 433 (2021).</w:t>
      </w:r>
    </w:p>
    <w:p w14:paraId="63D6CCB9" w14:textId="77777777" w:rsidR="00B805DA" w:rsidRPr="00B805DA" w:rsidRDefault="00B805DA" w:rsidP="00B805DA">
      <w:pPr>
        <w:pStyle w:val="af6"/>
        <w:rPr>
          <w:lang w:val="en-US"/>
        </w:rPr>
      </w:pPr>
      <w:r w:rsidRPr="00B805DA">
        <w:rPr>
          <w:lang w:val="en-US"/>
        </w:rPr>
        <w:t>11.</w:t>
      </w:r>
      <w:r w:rsidRPr="00B805DA">
        <w:rPr>
          <w:lang w:val="en-US"/>
        </w:rPr>
        <w:tab/>
        <w:t xml:space="preserve">Berg, S. </w:t>
      </w:r>
      <w:r w:rsidRPr="00B805DA">
        <w:rPr>
          <w:i/>
          <w:iCs/>
          <w:lang w:val="en-US"/>
        </w:rPr>
        <w:t>et al.</w:t>
      </w:r>
      <w:r w:rsidRPr="00B805DA">
        <w:rPr>
          <w:lang w:val="en-US"/>
        </w:rPr>
        <w:t xml:space="preserve"> </w:t>
      </w:r>
      <w:proofErr w:type="spellStart"/>
      <w:r w:rsidRPr="00B805DA">
        <w:rPr>
          <w:lang w:val="en-US"/>
        </w:rPr>
        <w:t>ilastik</w:t>
      </w:r>
      <w:proofErr w:type="spellEnd"/>
      <w:r w:rsidRPr="00B805DA">
        <w:rPr>
          <w:lang w:val="en-US"/>
        </w:rPr>
        <w:t xml:space="preserve">: interactive machine learning for (bio)image analysis. </w:t>
      </w:r>
      <w:r w:rsidRPr="00B805DA">
        <w:rPr>
          <w:i/>
          <w:iCs/>
          <w:lang w:val="en-US"/>
        </w:rPr>
        <w:t>Nat. Methods</w:t>
      </w:r>
      <w:r w:rsidRPr="00B805DA">
        <w:rPr>
          <w:lang w:val="en-US"/>
        </w:rPr>
        <w:t xml:space="preserve"> </w:t>
      </w:r>
      <w:r w:rsidRPr="00B805DA">
        <w:rPr>
          <w:b/>
          <w:bCs/>
          <w:lang w:val="en-US"/>
        </w:rPr>
        <w:t>16</w:t>
      </w:r>
      <w:r w:rsidRPr="00B805DA">
        <w:rPr>
          <w:lang w:val="en-US"/>
        </w:rPr>
        <w:t>, 1226–1232 (2019).</w:t>
      </w:r>
    </w:p>
    <w:p w14:paraId="4278B291" w14:textId="77777777" w:rsidR="00B805DA" w:rsidRPr="00B805DA" w:rsidRDefault="00B805DA" w:rsidP="00B805DA">
      <w:pPr>
        <w:pStyle w:val="af6"/>
        <w:rPr>
          <w:lang w:val="en-US"/>
        </w:rPr>
      </w:pPr>
      <w:r w:rsidRPr="00B805DA">
        <w:rPr>
          <w:lang w:val="en-US"/>
        </w:rPr>
        <w:lastRenderedPageBreak/>
        <w:t>12.</w:t>
      </w:r>
      <w:r w:rsidRPr="00B805DA">
        <w:rPr>
          <w:lang w:val="en-US"/>
        </w:rPr>
        <w:tab/>
        <w:t xml:space="preserve">Costa, E. C., Silva, D. N., Moreira, A. F. &amp; Correia, I. J. Optical clearing methods: An overview of the techniques used for the imaging of 3D spheroids. </w:t>
      </w:r>
      <w:proofErr w:type="spellStart"/>
      <w:r w:rsidRPr="00B805DA">
        <w:rPr>
          <w:i/>
          <w:iCs/>
          <w:lang w:val="en-US"/>
        </w:rPr>
        <w:t>Biotechnol</w:t>
      </w:r>
      <w:proofErr w:type="spellEnd"/>
      <w:r w:rsidRPr="00B805DA">
        <w:rPr>
          <w:i/>
          <w:iCs/>
          <w:lang w:val="en-US"/>
        </w:rPr>
        <w:t xml:space="preserve">. </w:t>
      </w:r>
      <w:proofErr w:type="spellStart"/>
      <w:r w:rsidRPr="00B805DA">
        <w:rPr>
          <w:i/>
          <w:iCs/>
          <w:lang w:val="en-US"/>
        </w:rPr>
        <w:t>Bioeng</w:t>
      </w:r>
      <w:proofErr w:type="spellEnd"/>
      <w:r w:rsidRPr="00B805DA">
        <w:rPr>
          <w:i/>
          <w:iCs/>
          <w:lang w:val="en-US"/>
        </w:rPr>
        <w:t>.</w:t>
      </w:r>
      <w:r w:rsidRPr="00B805DA">
        <w:rPr>
          <w:lang w:val="en-US"/>
        </w:rPr>
        <w:t xml:space="preserve"> </w:t>
      </w:r>
      <w:r w:rsidRPr="00B805DA">
        <w:rPr>
          <w:b/>
          <w:bCs/>
          <w:lang w:val="en-US"/>
        </w:rPr>
        <w:t>116</w:t>
      </w:r>
      <w:r w:rsidRPr="00B805DA">
        <w:rPr>
          <w:lang w:val="en-US"/>
        </w:rPr>
        <w:t>, 2742–2763 (2019).</w:t>
      </w:r>
    </w:p>
    <w:p w14:paraId="2B674AF4" w14:textId="77777777" w:rsidR="00B805DA" w:rsidRPr="00B805DA" w:rsidRDefault="00B805DA" w:rsidP="00B805DA">
      <w:pPr>
        <w:pStyle w:val="af6"/>
        <w:rPr>
          <w:lang w:val="en-US"/>
        </w:rPr>
      </w:pPr>
      <w:r w:rsidRPr="00B805DA">
        <w:rPr>
          <w:lang w:val="en-US"/>
        </w:rPr>
        <w:t>13.</w:t>
      </w:r>
      <w:r w:rsidRPr="00B805DA">
        <w:rPr>
          <w:lang w:val="en-US"/>
        </w:rPr>
        <w:tab/>
        <w:t xml:space="preserve">Nürnberg, E. </w:t>
      </w:r>
      <w:r w:rsidRPr="00B805DA">
        <w:rPr>
          <w:i/>
          <w:iCs/>
          <w:lang w:val="en-US"/>
        </w:rPr>
        <w:t>et al.</w:t>
      </w:r>
      <w:r w:rsidRPr="00B805DA">
        <w:rPr>
          <w:lang w:val="en-US"/>
        </w:rPr>
        <w:t xml:space="preserve"> Routine Optical Clearing of 3D-Cell Cultures: Simplicity Forward. </w:t>
      </w:r>
      <w:r w:rsidRPr="00B805DA">
        <w:rPr>
          <w:i/>
          <w:iCs/>
          <w:lang w:val="en-US"/>
        </w:rPr>
        <w:t xml:space="preserve">Front. Mol. </w:t>
      </w:r>
      <w:proofErr w:type="spellStart"/>
      <w:r w:rsidRPr="00B805DA">
        <w:rPr>
          <w:i/>
          <w:iCs/>
          <w:lang w:val="en-US"/>
        </w:rPr>
        <w:t>Biosci</w:t>
      </w:r>
      <w:proofErr w:type="spellEnd"/>
      <w:r w:rsidRPr="00B805DA">
        <w:rPr>
          <w:i/>
          <w:iCs/>
          <w:lang w:val="en-US"/>
        </w:rPr>
        <w:t>.</w:t>
      </w:r>
      <w:r w:rsidRPr="00B805DA">
        <w:rPr>
          <w:lang w:val="en-US"/>
        </w:rPr>
        <w:t xml:space="preserve"> </w:t>
      </w:r>
      <w:r w:rsidRPr="00B805DA">
        <w:rPr>
          <w:b/>
          <w:bCs/>
          <w:lang w:val="en-US"/>
        </w:rPr>
        <w:t>7</w:t>
      </w:r>
      <w:r w:rsidRPr="00B805DA">
        <w:rPr>
          <w:lang w:val="en-US"/>
        </w:rPr>
        <w:t>, 20 (2020).</w:t>
      </w:r>
    </w:p>
    <w:p w14:paraId="34B34A28" w14:textId="77777777" w:rsidR="00B805DA" w:rsidRPr="00B805DA" w:rsidRDefault="00B805DA" w:rsidP="00B805DA">
      <w:pPr>
        <w:pStyle w:val="af6"/>
        <w:rPr>
          <w:lang w:val="en-US"/>
        </w:rPr>
      </w:pPr>
      <w:r w:rsidRPr="00B805DA">
        <w:rPr>
          <w:lang w:val="en-US"/>
        </w:rPr>
        <w:t>14.</w:t>
      </w:r>
      <w:r w:rsidRPr="00B805DA">
        <w:rPr>
          <w:lang w:val="en-US"/>
        </w:rPr>
        <w:tab/>
      </w:r>
      <w:proofErr w:type="spellStart"/>
      <w:r w:rsidRPr="00B805DA">
        <w:rPr>
          <w:lang w:val="en-US"/>
        </w:rPr>
        <w:t>Lugovik</w:t>
      </w:r>
      <w:proofErr w:type="spellEnd"/>
      <w:r w:rsidRPr="00B805DA">
        <w:rPr>
          <w:lang w:val="en-US"/>
        </w:rPr>
        <w:t xml:space="preserve">, K. I. </w:t>
      </w:r>
      <w:r w:rsidRPr="00B805DA">
        <w:rPr>
          <w:i/>
          <w:iCs/>
          <w:lang w:val="en-US"/>
        </w:rPr>
        <w:t>et al.</w:t>
      </w:r>
      <w:r w:rsidRPr="00B805DA">
        <w:rPr>
          <w:lang w:val="en-US"/>
        </w:rPr>
        <w:t xml:space="preserve"> </w:t>
      </w:r>
      <w:proofErr w:type="gramStart"/>
      <w:r w:rsidRPr="00B805DA">
        <w:rPr>
          <w:lang w:val="en-US"/>
        </w:rPr>
        <w:t>N,O</w:t>
      </w:r>
      <w:proofErr w:type="gramEnd"/>
      <w:r w:rsidRPr="00B805DA">
        <w:rPr>
          <w:lang w:val="en-US"/>
        </w:rPr>
        <w:t xml:space="preserve">-bidentate ligands-based salicylic </w:t>
      </w:r>
      <w:proofErr w:type="spellStart"/>
      <w:r w:rsidRPr="00B805DA">
        <w:rPr>
          <w:lang w:val="en-US"/>
        </w:rPr>
        <w:t>spiroborates</w:t>
      </w:r>
      <w:proofErr w:type="spellEnd"/>
      <w:r w:rsidRPr="00B805DA">
        <w:rPr>
          <w:lang w:val="en-US"/>
        </w:rPr>
        <w:t xml:space="preserve">: A bright frontier of bioimaging. </w:t>
      </w:r>
      <w:r w:rsidRPr="00B805DA">
        <w:rPr>
          <w:i/>
          <w:iCs/>
          <w:lang w:val="en-US"/>
        </w:rPr>
        <w:t>Dyes Pigments</w:t>
      </w:r>
      <w:r w:rsidRPr="00B805DA">
        <w:rPr>
          <w:lang w:val="en-US"/>
        </w:rPr>
        <w:t xml:space="preserve"> </w:t>
      </w:r>
      <w:r w:rsidRPr="00B805DA">
        <w:rPr>
          <w:b/>
          <w:bCs/>
          <w:lang w:val="en-US"/>
        </w:rPr>
        <w:t>200</w:t>
      </w:r>
      <w:r w:rsidRPr="00B805DA">
        <w:rPr>
          <w:lang w:val="en-US"/>
        </w:rPr>
        <w:t>, 110165 (2022).</w:t>
      </w:r>
    </w:p>
    <w:p w14:paraId="5D30C05D" w14:textId="77777777" w:rsidR="00B805DA" w:rsidRPr="00B805DA" w:rsidRDefault="00B805DA" w:rsidP="00B805DA">
      <w:pPr>
        <w:pStyle w:val="af6"/>
        <w:rPr>
          <w:lang w:val="en-US"/>
        </w:rPr>
      </w:pPr>
      <w:r w:rsidRPr="00B805DA">
        <w:rPr>
          <w:lang w:val="en-US"/>
        </w:rPr>
        <w:t>15.</w:t>
      </w:r>
      <w:r w:rsidRPr="00B805DA">
        <w:rPr>
          <w:lang w:val="en-US"/>
        </w:rPr>
        <w:tab/>
        <w:t xml:space="preserve">Waskom, M. seaborn: statistical data visualization. </w:t>
      </w:r>
      <w:r w:rsidRPr="00B805DA">
        <w:rPr>
          <w:i/>
          <w:iCs/>
          <w:lang w:val="en-US"/>
        </w:rPr>
        <w:t xml:space="preserve">J. Open Source </w:t>
      </w:r>
      <w:proofErr w:type="spellStart"/>
      <w:r w:rsidRPr="00B805DA">
        <w:rPr>
          <w:i/>
          <w:iCs/>
          <w:lang w:val="en-US"/>
        </w:rPr>
        <w:t>Softw</w:t>
      </w:r>
      <w:proofErr w:type="spellEnd"/>
      <w:r w:rsidRPr="00B805DA">
        <w:rPr>
          <w:i/>
          <w:iCs/>
          <w:lang w:val="en-US"/>
        </w:rPr>
        <w:t>.</w:t>
      </w:r>
      <w:r w:rsidRPr="00B805DA">
        <w:rPr>
          <w:lang w:val="en-US"/>
        </w:rPr>
        <w:t xml:space="preserve"> </w:t>
      </w:r>
      <w:r w:rsidRPr="00B805DA">
        <w:rPr>
          <w:b/>
          <w:bCs/>
          <w:lang w:val="en-US"/>
        </w:rPr>
        <w:t>6</w:t>
      </w:r>
      <w:r w:rsidRPr="00B805DA">
        <w:rPr>
          <w:lang w:val="en-US"/>
        </w:rPr>
        <w:t>, 3021 (2021).</w:t>
      </w:r>
    </w:p>
    <w:p w14:paraId="325095D7" w14:textId="77777777" w:rsidR="00B805DA" w:rsidRPr="00B805DA" w:rsidRDefault="00B805DA" w:rsidP="00B805DA">
      <w:pPr>
        <w:pStyle w:val="af6"/>
        <w:rPr>
          <w:lang w:val="en-US"/>
        </w:rPr>
      </w:pPr>
      <w:r w:rsidRPr="00B805DA">
        <w:rPr>
          <w:lang w:val="en-US"/>
        </w:rPr>
        <w:t>16.</w:t>
      </w:r>
      <w:r w:rsidRPr="00B805DA">
        <w:rPr>
          <w:lang w:val="en-US"/>
        </w:rPr>
        <w:tab/>
      </w:r>
      <w:proofErr w:type="spellStart"/>
      <w:r w:rsidRPr="00B805DA">
        <w:rPr>
          <w:lang w:val="en-US"/>
        </w:rPr>
        <w:t>Sofroniew</w:t>
      </w:r>
      <w:proofErr w:type="spellEnd"/>
      <w:r w:rsidRPr="00B805DA">
        <w:rPr>
          <w:lang w:val="en-US"/>
        </w:rPr>
        <w:t xml:space="preserve">, Nicholas </w:t>
      </w:r>
      <w:r w:rsidRPr="00B805DA">
        <w:rPr>
          <w:i/>
          <w:iCs/>
          <w:lang w:val="en-US"/>
        </w:rPr>
        <w:t>et al.</w:t>
      </w:r>
      <w:r w:rsidRPr="00B805DA">
        <w:rPr>
          <w:lang w:val="en-US"/>
        </w:rPr>
        <w:t xml:space="preserve"> </w:t>
      </w:r>
      <w:proofErr w:type="spellStart"/>
      <w:r w:rsidRPr="00B805DA">
        <w:rPr>
          <w:lang w:val="en-US"/>
        </w:rPr>
        <w:t>napari</w:t>
      </w:r>
      <w:proofErr w:type="spellEnd"/>
      <w:r w:rsidRPr="00B805DA">
        <w:rPr>
          <w:lang w:val="en-US"/>
        </w:rPr>
        <w:t>: a multi-dimensional image viewer for Python. (2022) doi:10.5281/ZENODO.3555620.</w:t>
      </w:r>
    </w:p>
    <w:p w14:paraId="58911BB7" w14:textId="77777777" w:rsidR="00B805DA" w:rsidRPr="00B805DA" w:rsidRDefault="00B805DA" w:rsidP="00B805DA">
      <w:pPr>
        <w:pStyle w:val="af6"/>
        <w:rPr>
          <w:lang w:val="en-US"/>
        </w:rPr>
      </w:pPr>
      <w:r w:rsidRPr="00B805DA">
        <w:rPr>
          <w:lang w:val="en-US"/>
        </w:rPr>
        <w:t>17.</w:t>
      </w:r>
      <w:r w:rsidRPr="00B805DA">
        <w:rPr>
          <w:lang w:val="en-US"/>
        </w:rPr>
        <w:tab/>
      </w:r>
      <w:proofErr w:type="spellStart"/>
      <w:r w:rsidRPr="00B805DA">
        <w:rPr>
          <w:lang w:val="en-US"/>
        </w:rPr>
        <w:t>Sclocco</w:t>
      </w:r>
      <w:proofErr w:type="spellEnd"/>
      <w:r w:rsidRPr="00B805DA">
        <w:rPr>
          <w:lang w:val="en-US"/>
        </w:rPr>
        <w:t xml:space="preserve">, A., Ong, S. J. Y., Pyay Aung, S. Y. &amp; </w:t>
      </w:r>
      <w:proofErr w:type="spellStart"/>
      <w:r w:rsidRPr="00B805DA">
        <w:rPr>
          <w:lang w:val="en-US"/>
        </w:rPr>
        <w:t>Teseo</w:t>
      </w:r>
      <w:proofErr w:type="spellEnd"/>
      <w:r w:rsidRPr="00B805DA">
        <w:rPr>
          <w:lang w:val="en-US"/>
        </w:rPr>
        <w:t xml:space="preserve">, S. Integrating real-time data analysis into automatic tracking of social insects. </w:t>
      </w:r>
      <w:r w:rsidRPr="00B805DA">
        <w:rPr>
          <w:i/>
          <w:iCs/>
          <w:lang w:val="en-US"/>
        </w:rPr>
        <w:t>R. Soc. Open Sci.</w:t>
      </w:r>
      <w:r w:rsidRPr="00B805DA">
        <w:rPr>
          <w:lang w:val="en-US"/>
        </w:rPr>
        <w:t xml:space="preserve"> </w:t>
      </w:r>
      <w:r w:rsidRPr="00B805DA">
        <w:rPr>
          <w:b/>
          <w:bCs/>
          <w:lang w:val="en-US"/>
        </w:rPr>
        <w:t>8</w:t>
      </w:r>
      <w:r w:rsidRPr="00B805DA">
        <w:rPr>
          <w:lang w:val="en-US"/>
        </w:rPr>
        <w:t>, rsos.202033, 202033 (2021).</w:t>
      </w:r>
    </w:p>
    <w:p w14:paraId="51E127AD" w14:textId="77777777" w:rsidR="00B805DA" w:rsidRPr="00B805DA" w:rsidRDefault="00B805DA" w:rsidP="00B805DA">
      <w:pPr>
        <w:pStyle w:val="af6"/>
        <w:rPr>
          <w:lang w:val="en-US"/>
        </w:rPr>
      </w:pPr>
      <w:r w:rsidRPr="00B805DA">
        <w:rPr>
          <w:lang w:val="en-US"/>
        </w:rPr>
        <w:t>18.</w:t>
      </w:r>
      <w:r w:rsidRPr="00B805DA">
        <w:rPr>
          <w:lang w:val="en-US"/>
        </w:rPr>
        <w:tab/>
        <w:t xml:space="preserve">Habeeb, A. F. S. A. Determination of free amino groups in proteins by </w:t>
      </w:r>
      <w:proofErr w:type="spellStart"/>
      <w:r w:rsidRPr="00B805DA">
        <w:rPr>
          <w:lang w:val="en-US"/>
        </w:rPr>
        <w:t>trinitrobenzenesulfonic</w:t>
      </w:r>
      <w:proofErr w:type="spellEnd"/>
      <w:r w:rsidRPr="00B805DA">
        <w:rPr>
          <w:lang w:val="en-US"/>
        </w:rPr>
        <w:t xml:space="preserve"> acid. </w:t>
      </w:r>
      <w:r w:rsidRPr="00B805DA">
        <w:rPr>
          <w:i/>
          <w:iCs/>
          <w:lang w:val="en-US"/>
        </w:rPr>
        <w:t xml:space="preserve">Anal. </w:t>
      </w:r>
      <w:proofErr w:type="spellStart"/>
      <w:r w:rsidRPr="00B805DA">
        <w:rPr>
          <w:i/>
          <w:iCs/>
          <w:lang w:val="en-US"/>
        </w:rPr>
        <w:t>Biochem</w:t>
      </w:r>
      <w:proofErr w:type="spellEnd"/>
      <w:r w:rsidRPr="00B805DA">
        <w:rPr>
          <w:i/>
          <w:iCs/>
          <w:lang w:val="en-US"/>
        </w:rPr>
        <w:t>.</w:t>
      </w:r>
      <w:r w:rsidRPr="00B805DA">
        <w:rPr>
          <w:lang w:val="en-US"/>
        </w:rPr>
        <w:t xml:space="preserve"> </w:t>
      </w:r>
      <w:r w:rsidRPr="00B805DA">
        <w:rPr>
          <w:b/>
          <w:bCs/>
          <w:lang w:val="en-US"/>
        </w:rPr>
        <w:t>14</w:t>
      </w:r>
      <w:r w:rsidRPr="00B805DA">
        <w:rPr>
          <w:lang w:val="en-US"/>
        </w:rPr>
        <w:t>, 328–336 (1966).</w:t>
      </w:r>
    </w:p>
    <w:p w14:paraId="45BBFCC7" w14:textId="77777777" w:rsidR="00B805DA" w:rsidRPr="00B805DA" w:rsidRDefault="00B805DA" w:rsidP="00B805DA">
      <w:pPr>
        <w:pStyle w:val="af6"/>
        <w:rPr>
          <w:lang w:val="en-US"/>
        </w:rPr>
      </w:pPr>
      <w:r w:rsidRPr="00B805DA">
        <w:rPr>
          <w:lang w:val="en-US"/>
        </w:rPr>
        <w:t>19.</w:t>
      </w:r>
      <w:r w:rsidRPr="00B805DA">
        <w:rPr>
          <w:lang w:val="en-US"/>
        </w:rPr>
        <w:tab/>
        <w:t xml:space="preserve">Cabana, H., Ahamed, A. &amp; Leduc, R. Conjugation of laccase from the white rot fungus </w:t>
      </w:r>
      <w:proofErr w:type="spellStart"/>
      <w:r w:rsidRPr="00B805DA">
        <w:rPr>
          <w:lang w:val="en-US"/>
        </w:rPr>
        <w:t>Trametes</w:t>
      </w:r>
      <w:proofErr w:type="spellEnd"/>
      <w:r w:rsidRPr="00B805DA">
        <w:rPr>
          <w:lang w:val="en-US"/>
        </w:rPr>
        <w:t xml:space="preserve"> versicolor to chitosan and its utilization for the elimination of triclosan. </w:t>
      </w:r>
      <w:proofErr w:type="spellStart"/>
      <w:r w:rsidRPr="00B805DA">
        <w:rPr>
          <w:i/>
          <w:iCs/>
          <w:lang w:val="en-US"/>
        </w:rPr>
        <w:t>Bioresour</w:t>
      </w:r>
      <w:proofErr w:type="spellEnd"/>
      <w:r w:rsidRPr="00B805DA">
        <w:rPr>
          <w:i/>
          <w:iCs/>
          <w:lang w:val="en-US"/>
        </w:rPr>
        <w:t>. Technol.</w:t>
      </w:r>
      <w:r w:rsidRPr="00B805DA">
        <w:rPr>
          <w:lang w:val="en-US"/>
        </w:rPr>
        <w:t xml:space="preserve"> </w:t>
      </w:r>
      <w:r w:rsidRPr="00B805DA">
        <w:rPr>
          <w:b/>
          <w:bCs/>
          <w:lang w:val="en-US"/>
        </w:rPr>
        <w:t>102</w:t>
      </w:r>
      <w:r w:rsidRPr="00B805DA">
        <w:rPr>
          <w:lang w:val="en-US"/>
        </w:rPr>
        <w:t>, 1656–1662 (2011).</w:t>
      </w:r>
    </w:p>
    <w:p w14:paraId="57DD2B78" w14:textId="77777777" w:rsidR="00B805DA" w:rsidRPr="00B805DA" w:rsidRDefault="00B805DA" w:rsidP="00B805DA">
      <w:pPr>
        <w:pStyle w:val="af6"/>
        <w:rPr>
          <w:lang w:val="en-US"/>
        </w:rPr>
      </w:pPr>
      <w:r w:rsidRPr="00B805DA">
        <w:rPr>
          <w:lang w:val="en-US"/>
        </w:rPr>
        <w:t>20.</w:t>
      </w:r>
      <w:r w:rsidRPr="00B805DA">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B805DA">
        <w:rPr>
          <w:i/>
          <w:iCs/>
          <w:lang w:val="en-US"/>
        </w:rPr>
        <w:t>Langmuir</w:t>
      </w:r>
      <w:r w:rsidRPr="00B805DA">
        <w:rPr>
          <w:lang w:val="en-US"/>
        </w:rPr>
        <w:t xml:space="preserve"> </w:t>
      </w:r>
      <w:r w:rsidRPr="00B805DA">
        <w:rPr>
          <w:b/>
          <w:bCs/>
          <w:lang w:val="en-US"/>
        </w:rPr>
        <w:t>27</w:t>
      </w:r>
      <w:r w:rsidRPr="00B805DA">
        <w:rPr>
          <w:lang w:val="en-US"/>
        </w:rPr>
        <w:t>, 13888–13896 (2011).</w:t>
      </w:r>
    </w:p>
    <w:p w14:paraId="5AD977E1" w14:textId="77777777" w:rsidR="00B805DA" w:rsidRPr="00B805DA" w:rsidRDefault="00B805DA" w:rsidP="00B805DA">
      <w:pPr>
        <w:pStyle w:val="af6"/>
        <w:rPr>
          <w:lang w:val="en-US"/>
        </w:rPr>
      </w:pPr>
      <w:r w:rsidRPr="00B805DA">
        <w:rPr>
          <w:lang w:val="en-US"/>
        </w:rPr>
        <w:t>21.</w:t>
      </w:r>
      <w:r w:rsidRPr="00B805DA">
        <w:rPr>
          <w:lang w:val="en-US"/>
        </w:rPr>
        <w:tab/>
      </w:r>
      <w:proofErr w:type="spellStart"/>
      <w:r w:rsidRPr="00B805DA">
        <w:rPr>
          <w:lang w:val="en-US"/>
        </w:rPr>
        <w:t>Vrana</w:t>
      </w:r>
      <w:proofErr w:type="spellEnd"/>
      <w:r w:rsidRPr="00B805DA">
        <w:rPr>
          <w:lang w:val="en-US"/>
        </w:rPr>
        <w:t xml:space="preserve">, N. E. </w:t>
      </w:r>
      <w:r w:rsidRPr="00B805DA">
        <w:rPr>
          <w:i/>
          <w:iCs/>
          <w:lang w:val="en-US"/>
        </w:rPr>
        <w:t>et al.</w:t>
      </w:r>
      <w:r w:rsidRPr="00B805DA">
        <w:rPr>
          <w:lang w:val="en-US"/>
        </w:rPr>
        <w:t xml:space="preserve"> EDC/NHS cross-linked collagen foams as scaffolds for artificial corneal stroma. </w:t>
      </w:r>
      <w:r w:rsidRPr="00B805DA">
        <w:rPr>
          <w:i/>
          <w:iCs/>
          <w:lang w:val="en-US"/>
        </w:rPr>
        <w:t xml:space="preserve">J. </w:t>
      </w:r>
      <w:proofErr w:type="spellStart"/>
      <w:r w:rsidRPr="00B805DA">
        <w:rPr>
          <w:i/>
          <w:iCs/>
          <w:lang w:val="en-US"/>
        </w:rPr>
        <w:t>Biomater</w:t>
      </w:r>
      <w:proofErr w:type="spellEnd"/>
      <w:r w:rsidRPr="00B805DA">
        <w:rPr>
          <w:i/>
          <w:iCs/>
          <w:lang w:val="en-US"/>
        </w:rPr>
        <w:t xml:space="preserve">. Sci. </w:t>
      </w:r>
      <w:proofErr w:type="spellStart"/>
      <w:r w:rsidRPr="00B805DA">
        <w:rPr>
          <w:i/>
          <w:iCs/>
          <w:lang w:val="en-US"/>
        </w:rPr>
        <w:t>Polym</w:t>
      </w:r>
      <w:proofErr w:type="spellEnd"/>
      <w:r w:rsidRPr="00B805DA">
        <w:rPr>
          <w:i/>
          <w:iCs/>
          <w:lang w:val="en-US"/>
        </w:rPr>
        <w:t>. Ed.</w:t>
      </w:r>
      <w:r w:rsidRPr="00B805DA">
        <w:rPr>
          <w:lang w:val="en-US"/>
        </w:rPr>
        <w:t xml:space="preserve"> </w:t>
      </w:r>
      <w:r w:rsidRPr="00B805DA">
        <w:rPr>
          <w:b/>
          <w:bCs/>
          <w:lang w:val="en-US"/>
        </w:rPr>
        <w:t>18</w:t>
      </w:r>
      <w:r w:rsidRPr="00B805DA">
        <w:rPr>
          <w:lang w:val="en-US"/>
        </w:rPr>
        <w:t>, 1527–1545 (2007).</w:t>
      </w:r>
    </w:p>
    <w:p w14:paraId="63D8D20C" w14:textId="77777777" w:rsidR="00B805DA" w:rsidRPr="00B805DA" w:rsidRDefault="00B805DA" w:rsidP="00B805DA">
      <w:pPr>
        <w:pStyle w:val="af6"/>
        <w:rPr>
          <w:lang w:val="en-US"/>
        </w:rPr>
      </w:pPr>
      <w:r w:rsidRPr="00B805DA">
        <w:rPr>
          <w:lang w:val="en-US"/>
        </w:rPr>
        <w:t>22.</w:t>
      </w:r>
      <w:r w:rsidRPr="00B805DA">
        <w:rPr>
          <w:lang w:val="en-US"/>
        </w:rPr>
        <w:tab/>
        <w:t xml:space="preserve">Tang, Z. </w:t>
      </w:r>
      <w:r w:rsidRPr="00B805DA">
        <w:rPr>
          <w:i/>
          <w:iCs/>
          <w:lang w:val="en-US"/>
        </w:rPr>
        <w:t>et al.</w:t>
      </w:r>
      <w:r w:rsidRPr="00B805DA">
        <w:rPr>
          <w:lang w:val="en-US"/>
        </w:rPr>
        <w:t xml:space="preserve"> A General Protein Unfolding‐Chemical Coupling Strategy for Pure Protein Hydrogels with Mechanically Strong and Multifunctional Properties. </w:t>
      </w:r>
      <w:r w:rsidRPr="00B805DA">
        <w:rPr>
          <w:i/>
          <w:iCs/>
          <w:lang w:val="en-US"/>
        </w:rPr>
        <w:t>Adv. Sci.</w:t>
      </w:r>
      <w:r w:rsidRPr="00B805DA">
        <w:rPr>
          <w:lang w:val="en-US"/>
        </w:rPr>
        <w:t xml:space="preserve"> </w:t>
      </w:r>
      <w:r w:rsidRPr="00B805DA">
        <w:rPr>
          <w:b/>
          <w:bCs/>
          <w:lang w:val="en-US"/>
        </w:rPr>
        <w:t>9</w:t>
      </w:r>
      <w:r w:rsidRPr="00B805DA">
        <w:rPr>
          <w:lang w:val="en-US"/>
        </w:rPr>
        <w:t>, 2102557 (2022).</w:t>
      </w:r>
    </w:p>
    <w:p w14:paraId="0FFEF200" w14:textId="77777777" w:rsidR="00B805DA" w:rsidRPr="00B805DA" w:rsidRDefault="00B805DA" w:rsidP="00B805DA">
      <w:pPr>
        <w:pStyle w:val="af6"/>
        <w:rPr>
          <w:lang w:val="en-US"/>
        </w:rPr>
      </w:pPr>
      <w:r w:rsidRPr="00B805DA">
        <w:rPr>
          <w:lang w:val="en-US"/>
        </w:rPr>
        <w:lastRenderedPageBreak/>
        <w:t>23.</w:t>
      </w:r>
      <w:r w:rsidRPr="00B805DA">
        <w:rPr>
          <w:lang w:val="en-US"/>
        </w:rPr>
        <w:tab/>
        <w:t xml:space="preserve">Dogan, A. A. &amp; </w:t>
      </w:r>
      <w:proofErr w:type="spellStart"/>
      <w:r w:rsidRPr="00B805DA">
        <w:rPr>
          <w:lang w:val="en-US"/>
        </w:rPr>
        <w:t>Dufva</w:t>
      </w:r>
      <w:proofErr w:type="spellEnd"/>
      <w:r w:rsidRPr="00B805DA">
        <w:rPr>
          <w:lang w:val="en-US"/>
        </w:rPr>
        <w:t xml:space="preserve">, M. Customized 3D-printed stackable cell culture inserts tailored with bioactive membranes. </w:t>
      </w:r>
      <w:r w:rsidRPr="00B805DA">
        <w:rPr>
          <w:i/>
          <w:iCs/>
          <w:lang w:val="en-US"/>
        </w:rPr>
        <w:t>Sci. Rep.</w:t>
      </w:r>
      <w:r w:rsidRPr="00B805DA">
        <w:rPr>
          <w:lang w:val="en-US"/>
        </w:rPr>
        <w:t xml:space="preserve"> </w:t>
      </w:r>
      <w:r w:rsidRPr="00B805DA">
        <w:rPr>
          <w:b/>
          <w:bCs/>
          <w:lang w:val="en-US"/>
        </w:rPr>
        <w:t>12</w:t>
      </w:r>
      <w:r w:rsidRPr="00B805DA">
        <w:rPr>
          <w:lang w:val="en-US"/>
        </w:rPr>
        <w:t>, 3694 (2022).</w:t>
      </w:r>
    </w:p>
    <w:p w14:paraId="4296A318" w14:textId="77777777" w:rsidR="00B805DA" w:rsidRPr="00B805DA" w:rsidRDefault="00B805DA" w:rsidP="00B805DA">
      <w:pPr>
        <w:pStyle w:val="af6"/>
        <w:rPr>
          <w:lang w:val="en-US"/>
        </w:rPr>
      </w:pPr>
      <w:r w:rsidRPr="00B805DA">
        <w:rPr>
          <w:lang w:val="en-US"/>
        </w:rPr>
        <w:t>24.</w:t>
      </w:r>
      <w:r w:rsidRPr="00B805DA">
        <w:rPr>
          <w:lang w:val="en-US"/>
        </w:rPr>
        <w:tab/>
        <w:t xml:space="preserve">Sazonova, E. V., </w:t>
      </w:r>
      <w:proofErr w:type="spellStart"/>
      <w:r w:rsidRPr="00B805DA">
        <w:rPr>
          <w:lang w:val="en-US"/>
        </w:rPr>
        <w:t>Chesnokov</w:t>
      </w:r>
      <w:proofErr w:type="spellEnd"/>
      <w:r w:rsidRPr="00B805DA">
        <w:rPr>
          <w:lang w:val="en-US"/>
        </w:rPr>
        <w:t xml:space="preserve">, M. S., </w:t>
      </w:r>
      <w:proofErr w:type="spellStart"/>
      <w:r w:rsidRPr="00B805DA">
        <w:rPr>
          <w:lang w:val="en-US"/>
        </w:rPr>
        <w:t>Zhivotovsky</w:t>
      </w:r>
      <w:proofErr w:type="spellEnd"/>
      <w:r w:rsidRPr="00B805DA">
        <w:rPr>
          <w:lang w:val="en-US"/>
        </w:rPr>
        <w:t xml:space="preserve">, B. &amp; </w:t>
      </w:r>
      <w:proofErr w:type="spellStart"/>
      <w:r w:rsidRPr="00B805DA">
        <w:rPr>
          <w:lang w:val="en-US"/>
        </w:rPr>
        <w:t>Kopeina</w:t>
      </w:r>
      <w:proofErr w:type="spellEnd"/>
      <w:r w:rsidRPr="00B805DA">
        <w:rPr>
          <w:lang w:val="en-US"/>
        </w:rPr>
        <w:t xml:space="preserve">, G. S. Drug toxicity assessment: cell proliferation versus cell death. </w:t>
      </w:r>
      <w:r w:rsidRPr="00B805DA">
        <w:rPr>
          <w:i/>
          <w:iCs/>
          <w:lang w:val="en-US"/>
        </w:rPr>
        <w:t xml:space="preserve">Cell Death </w:t>
      </w:r>
      <w:proofErr w:type="spellStart"/>
      <w:r w:rsidRPr="00B805DA">
        <w:rPr>
          <w:i/>
          <w:iCs/>
          <w:lang w:val="en-US"/>
        </w:rPr>
        <w:t>Discov</w:t>
      </w:r>
      <w:proofErr w:type="spellEnd"/>
      <w:r w:rsidRPr="00B805DA">
        <w:rPr>
          <w:i/>
          <w:iCs/>
          <w:lang w:val="en-US"/>
        </w:rPr>
        <w:t>.</w:t>
      </w:r>
      <w:r w:rsidRPr="00B805DA">
        <w:rPr>
          <w:lang w:val="en-US"/>
        </w:rPr>
        <w:t xml:space="preserve"> </w:t>
      </w:r>
      <w:r w:rsidRPr="00B805DA">
        <w:rPr>
          <w:b/>
          <w:bCs/>
          <w:lang w:val="en-US"/>
        </w:rPr>
        <w:t>8</w:t>
      </w:r>
      <w:r w:rsidRPr="00B805DA">
        <w:rPr>
          <w:lang w:val="en-US"/>
        </w:rPr>
        <w:t>, 417 (2022).</w:t>
      </w:r>
    </w:p>
    <w:p w14:paraId="27FBB94B" w14:textId="77777777" w:rsidR="00B805DA" w:rsidRPr="00B805DA" w:rsidRDefault="00B805DA" w:rsidP="00B805DA">
      <w:pPr>
        <w:pStyle w:val="af6"/>
        <w:rPr>
          <w:lang w:val="en-US"/>
        </w:rPr>
      </w:pPr>
      <w:r w:rsidRPr="00B805DA">
        <w:rPr>
          <w:lang w:val="en-US"/>
        </w:rPr>
        <w:t>25.</w:t>
      </w:r>
      <w:r w:rsidRPr="00B805DA">
        <w:rPr>
          <w:lang w:val="en-US"/>
        </w:rPr>
        <w:tab/>
      </w:r>
      <w:proofErr w:type="spellStart"/>
      <w:r w:rsidRPr="00B805DA">
        <w:rPr>
          <w:lang w:val="en-US"/>
        </w:rPr>
        <w:t>Lupu</w:t>
      </w:r>
      <w:proofErr w:type="spellEnd"/>
      <w:r w:rsidRPr="00B805DA">
        <w:rPr>
          <w:lang w:val="en-US"/>
        </w:rPr>
        <w:t xml:space="preserve">, A. R. &amp; Popescu, T. The noncellular reduction of MTT tetrazolium salt by TiO2 nanoparticles and its implications for cytotoxicity assays. </w:t>
      </w:r>
      <w:proofErr w:type="spellStart"/>
      <w:r w:rsidRPr="00B805DA">
        <w:rPr>
          <w:i/>
          <w:iCs/>
          <w:lang w:val="en-US"/>
        </w:rPr>
        <w:t>Toxicol</w:t>
      </w:r>
      <w:proofErr w:type="spellEnd"/>
      <w:r w:rsidRPr="00B805DA">
        <w:rPr>
          <w:i/>
          <w:iCs/>
          <w:lang w:val="en-US"/>
        </w:rPr>
        <w:t>. In Vitro</w:t>
      </w:r>
      <w:r w:rsidRPr="00B805DA">
        <w:rPr>
          <w:lang w:val="en-US"/>
        </w:rPr>
        <w:t xml:space="preserve"> </w:t>
      </w:r>
      <w:r w:rsidRPr="00B805DA">
        <w:rPr>
          <w:b/>
          <w:bCs/>
          <w:lang w:val="en-US"/>
        </w:rPr>
        <w:t>27</w:t>
      </w:r>
      <w:r w:rsidRPr="00B805DA">
        <w:rPr>
          <w:lang w:val="en-US"/>
        </w:rPr>
        <w:t>, 1445–1450 (2013).</w:t>
      </w:r>
    </w:p>
    <w:p w14:paraId="7F004976" w14:textId="77777777" w:rsidR="00B805DA" w:rsidRPr="00B805DA" w:rsidRDefault="00B805DA" w:rsidP="00B805DA">
      <w:pPr>
        <w:pStyle w:val="af6"/>
        <w:rPr>
          <w:lang w:val="en-US"/>
        </w:rPr>
      </w:pPr>
      <w:r w:rsidRPr="00B805DA">
        <w:rPr>
          <w:lang w:val="en-US"/>
        </w:rPr>
        <w:t>26.</w:t>
      </w:r>
      <w:r w:rsidRPr="00B805DA">
        <w:rPr>
          <w:lang w:val="en-US"/>
        </w:rPr>
        <w:tab/>
        <w:t xml:space="preserve">Gough, J. E., </w:t>
      </w:r>
      <w:proofErr w:type="spellStart"/>
      <w:r w:rsidRPr="00B805DA">
        <w:rPr>
          <w:lang w:val="en-US"/>
        </w:rPr>
        <w:t>Scotchford</w:t>
      </w:r>
      <w:proofErr w:type="spellEnd"/>
      <w:r w:rsidRPr="00B805DA">
        <w:rPr>
          <w:lang w:val="en-US"/>
        </w:rPr>
        <w:t>, C. A. &amp; Downes, S. Cytotoxicity of glutaraldehyde crosslinked collagen/</w:t>
      </w:r>
      <w:proofErr w:type="gramStart"/>
      <w:r w:rsidRPr="00B805DA">
        <w:rPr>
          <w:lang w:val="en-US"/>
        </w:rPr>
        <w:t>poly(</w:t>
      </w:r>
      <w:proofErr w:type="gramEnd"/>
      <w:r w:rsidRPr="00B805DA">
        <w:rPr>
          <w:lang w:val="en-US"/>
        </w:rPr>
        <w:t xml:space="preserve">vinyl alcohol) films is by the mechanism of apoptosis. </w:t>
      </w:r>
      <w:r w:rsidRPr="00B805DA">
        <w:rPr>
          <w:i/>
          <w:iCs/>
          <w:lang w:val="en-US"/>
        </w:rPr>
        <w:t>J. Biomed. Mater. Res.</w:t>
      </w:r>
      <w:r w:rsidRPr="00B805DA">
        <w:rPr>
          <w:lang w:val="en-US"/>
        </w:rPr>
        <w:t xml:space="preserve"> </w:t>
      </w:r>
      <w:r w:rsidRPr="00B805DA">
        <w:rPr>
          <w:b/>
          <w:bCs/>
          <w:lang w:val="en-US"/>
        </w:rPr>
        <w:t>61</w:t>
      </w:r>
      <w:r w:rsidRPr="00B805DA">
        <w:rPr>
          <w:lang w:val="en-US"/>
        </w:rPr>
        <w:t>, 121–130 (2002).</w:t>
      </w:r>
    </w:p>
    <w:p w14:paraId="490F1E31" w14:textId="77777777" w:rsidR="00B805DA" w:rsidRPr="00B805DA" w:rsidRDefault="00B805DA" w:rsidP="00B805DA">
      <w:pPr>
        <w:pStyle w:val="af6"/>
        <w:rPr>
          <w:lang w:val="en-US"/>
        </w:rPr>
      </w:pPr>
      <w:r w:rsidRPr="00B805DA">
        <w:rPr>
          <w:lang w:val="en-US"/>
        </w:rPr>
        <w:t>27.</w:t>
      </w:r>
      <w:r w:rsidRPr="00B805DA">
        <w:rPr>
          <w:lang w:val="en-US"/>
        </w:rPr>
        <w:tab/>
      </w:r>
      <w:proofErr w:type="spellStart"/>
      <w:r w:rsidRPr="00B805DA">
        <w:rPr>
          <w:lang w:val="en-US"/>
        </w:rPr>
        <w:t>Intaraprasit</w:t>
      </w:r>
      <w:proofErr w:type="spellEnd"/>
      <w:r w:rsidRPr="00B805DA">
        <w:rPr>
          <w:lang w:val="en-US"/>
        </w:rPr>
        <w:t xml:space="preserve">, S., </w:t>
      </w:r>
      <w:proofErr w:type="spellStart"/>
      <w:r w:rsidRPr="00B805DA">
        <w:rPr>
          <w:lang w:val="en-US"/>
        </w:rPr>
        <w:t>Faikrua</w:t>
      </w:r>
      <w:proofErr w:type="spellEnd"/>
      <w:r w:rsidRPr="00B805DA">
        <w:rPr>
          <w:lang w:val="en-US"/>
        </w:rPr>
        <w:t xml:space="preserve">, A., </w:t>
      </w:r>
      <w:proofErr w:type="spellStart"/>
      <w:r w:rsidRPr="00B805DA">
        <w:rPr>
          <w:lang w:val="en-US"/>
        </w:rPr>
        <w:t>Sittichokechaiwut</w:t>
      </w:r>
      <w:proofErr w:type="spellEnd"/>
      <w:r w:rsidRPr="00B805DA">
        <w:rPr>
          <w:lang w:val="en-US"/>
        </w:rPr>
        <w:t xml:space="preserve">, A. &amp; </w:t>
      </w:r>
      <w:proofErr w:type="spellStart"/>
      <w:r w:rsidRPr="00B805DA">
        <w:rPr>
          <w:lang w:val="en-US"/>
        </w:rPr>
        <w:t>Viyoch</w:t>
      </w:r>
      <w:proofErr w:type="spellEnd"/>
      <w:r w:rsidRPr="00B805DA">
        <w:rPr>
          <w:lang w:val="en-US"/>
        </w:rPr>
        <w:t xml:space="preserve">, J. Efficacy evaluation of the fibroblast-seeded collagen/chitosan scaffold on application in skin tissue engineering. </w:t>
      </w:r>
      <w:proofErr w:type="spellStart"/>
      <w:r w:rsidRPr="00B805DA">
        <w:rPr>
          <w:i/>
          <w:iCs/>
          <w:lang w:val="en-US"/>
        </w:rPr>
        <w:t>ScienceAsia</w:t>
      </w:r>
      <w:proofErr w:type="spellEnd"/>
      <w:r w:rsidRPr="00B805DA">
        <w:rPr>
          <w:lang w:val="en-US"/>
        </w:rPr>
        <w:t xml:space="preserve"> </w:t>
      </w:r>
      <w:r w:rsidRPr="00B805DA">
        <w:rPr>
          <w:b/>
          <w:bCs/>
          <w:lang w:val="en-US"/>
        </w:rPr>
        <w:t>38</w:t>
      </w:r>
      <w:r w:rsidRPr="00B805DA">
        <w:rPr>
          <w:lang w:val="en-US"/>
        </w:rPr>
        <w:t>, 268 (2012).</w:t>
      </w:r>
    </w:p>
    <w:p w14:paraId="64060E0C" w14:textId="77777777" w:rsidR="00B805DA" w:rsidRPr="00B805DA" w:rsidRDefault="00B805DA" w:rsidP="00B805DA">
      <w:pPr>
        <w:pStyle w:val="af6"/>
        <w:rPr>
          <w:lang w:val="en-US"/>
        </w:rPr>
      </w:pPr>
      <w:r w:rsidRPr="00B805DA">
        <w:rPr>
          <w:lang w:val="en-US"/>
        </w:rPr>
        <w:t>28.</w:t>
      </w:r>
      <w:r w:rsidRPr="00B805DA">
        <w:rPr>
          <w:lang w:val="en-US"/>
        </w:rPr>
        <w:tab/>
        <w:t xml:space="preserve">Collins, J. S. &amp; Goldsmith, T. H. Spectral properties of fluorescence induced by glutaraldehyde fixation. </w:t>
      </w:r>
      <w:r w:rsidRPr="00B805DA">
        <w:rPr>
          <w:i/>
          <w:iCs/>
          <w:lang w:val="en-US"/>
        </w:rPr>
        <w:t xml:space="preserve">J. </w:t>
      </w:r>
      <w:proofErr w:type="spellStart"/>
      <w:r w:rsidRPr="00B805DA">
        <w:rPr>
          <w:i/>
          <w:iCs/>
          <w:lang w:val="en-US"/>
        </w:rPr>
        <w:t>Histochem</w:t>
      </w:r>
      <w:proofErr w:type="spellEnd"/>
      <w:r w:rsidRPr="00B805DA">
        <w:rPr>
          <w:i/>
          <w:iCs/>
          <w:lang w:val="en-US"/>
        </w:rPr>
        <w:t xml:space="preserve">. </w:t>
      </w:r>
      <w:proofErr w:type="spellStart"/>
      <w:r w:rsidRPr="00B805DA">
        <w:rPr>
          <w:i/>
          <w:iCs/>
          <w:lang w:val="en-US"/>
        </w:rPr>
        <w:t>Cytochem</w:t>
      </w:r>
      <w:proofErr w:type="spellEnd"/>
      <w:r w:rsidRPr="00B805DA">
        <w:rPr>
          <w:i/>
          <w:iCs/>
          <w:lang w:val="en-US"/>
        </w:rPr>
        <w:t>.</w:t>
      </w:r>
      <w:r w:rsidRPr="00B805DA">
        <w:rPr>
          <w:lang w:val="en-US"/>
        </w:rPr>
        <w:t xml:space="preserve"> </w:t>
      </w:r>
      <w:r w:rsidRPr="00B805DA">
        <w:rPr>
          <w:b/>
          <w:bCs/>
          <w:lang w:val="en-US"/>
        </w:rPr>
        <w:t>29</w:t>
      </w:r>
      <w:r w:rsidRPr="00B805DA">
        <w:rPr>
          <w:lang w:val="en-US"/>
        </w:rPr>
        <w:t>, 411–414 (1981).</w:t>
      </w:r>
    </w:p>
    <w:p w14:paraId="5755D0CD" w14:textId="77777777" w:rsidR="00B805DA" w:rsidRPr="00B805DA" w:rsidRDefault="00B805DA" w:rsidP="00B805DA">
      <w:pPr>
        <w:pStyle w:val="af6"/>
        <w:rPr>
          <w:lang w:val="en-US"/>
        </w:rPr>
      </w:pPr>
      <w:r w:rsidRPr="00B805DA">
        <w:rPr>
          <w:lang w:val="en-US"/>
        </w:rPr>
        <w:t>29.</w:t>
      </w:r>
      <w:r w:rsidRPr="00B805DA">
        <w:rPr>
          <w:lang w:val="en-US"/>
        </w:rPr>
        <w:tab/>
      </w:r>
      <w:proofErr w:type="spellStart"/>
      <w:r w:rsidRPr="00B805DA">
        <w:rPr>
          <w:lang w:val="en-US"/>
        </w:rPr>
        <w:t>Wassmer</w:t>
      </w:r>
      <w:proofErr w:type="spellEnd"/>
      <w:r w:rsidRPr="00B805DA">
        <w:rPr>
          <w:lang w:val="en-US"/>
        </w:rPr>
        <w:t xml:space="preserve">, C.-H. </w:t>
      </w:r>
      <w:r w:rsidRPr="00B805DA">
        <w:rPr>
          <w:i/>
          <w:iCs/>
          <w:lang w:val="en-US"/>
        </w:rPr>
        <w:t>et al.</w:t>
      </w:r>
      <w:r w:rsidRPr="00B805DA">
        <w:rPr>
          <w:lang w:val="en-US"/>
        </w:rPr>
        <w:t xml:space="preserve"> Engineering of Primary Pancreatic Islet Cell Spheroids for Three-dimensional Culture or Transplantation: A Methodological Comparative Study. </w:t>
      </w:r>
      <w:r w:rsidRPr="00B805DA">
        <w:rPr>
          <w:i/>
          <w:iCs/>
          <w:lang w:val="en-US"/>
        </w:rPr>
        <w:t>Cell Transplant.</w:t>
      </w:r>
      <w:r w:rsidRPr="00B805DA">
        <w:rPr>
          <w:lang w:val="en-US"/>
        </w:rPr>
        <w:t xml:space="preserve"> </w:t>
      </w:r>
      <w:r w:rsidRPr="00B805DA">
        <w:rPr>
          <w:b/>
          <w:bCs/>
          <w:lang w:val="en-US"/>
        </w:rPr>
        <w:t>29</w:t>
      </w:r>
      <w:r w:rsidRPr="00B805DA">
        <w:rPr>
          <w:lang w:val="en-US"/>
        </w:rPr>
        <w:t>, 096368972093729 (2020).</w:t>
      </w:r>
    </w:p>
    <w:p w14:paraId="12383EA3" w14:textId="77777777" w:rsidR="00B805DA" w:rsidRPr="00B805DA" w:rsidRDefault="00B805DA" w:rsidP="00B805DA">
      <w:pPr>
        <w:pStyle w:val="af6"/>
        <w:rPr>
          <w:lang w:val="en-US"/>
        </w:rPr>
      </w:pPr>
      <w:r w:rsidRPr="00B805DA">
        <w:rPr>
          <w:lang w:val="en-US"/>
        </w:rPr>
        <w:t>30.</w:t>
      </w:r>
      <w:r w:rsidRPr="00B805DA">
        <w:rPr>
          <w:lang w:val="en-US"/>
        </w:rPr>
        <w:tab/>
        <w:t xml:space="preserve">Kazama, R., Fujita, S. &amp; Sakai, S. Cell Dome as an Evaluation Platform for Organized HepG2 Cells. </w:t>
      </w:r>
      <w:r w:rsidRPr="00B805DA">
        <w:rPr>
          <w:i/>
          <w:iCs/>
          <w:lang w:val="en-US"/>
        </w:rPr>
        <w:t>Cells</w:t>
      </w:r>
      <w:r w:rsidRPr="00B805DA">
        <w:rPr>
          <w:lang w:val="en-US"/>
        </w:rPr>
        <w:t xml:space="preserve"> </w:t>
      </w:r>
      <w:r w:rsidRPr="00B805DA">
        <w:rPr>
          <w:b/>
          <w:bCs/>
          <w:lang w:val="en-US"/>
        </w:rPr>
        <w:t>12</w:t>
      </w:r>
      <w:r w:rsidRPr="00B805DA">
        <w:rPr>
          <w:lang w:val="en-US"/>
        </w:rPr>
        <w:t>, 69 (2022).</w:t>
      </w:r>
    </w:p>
    <w:p w14:paraId="12C7B7DA" w14:textId="77777777" w:rsidR="00B805DA" w:rsidRPr="00B805DA" w:rsidRDefault="00B805DA" w:rsidP="00B805DA">
      <w:pPr>
        <w:pStyle w:val="af6"/>
        <w:rPr>
          <w:lang w:val="en-US"/>
        </w:rPr>
      </w:pPr>
      <w:r w:rsidRPr="00B805DA">
        <w:rPr>
          <w:lang w:val="en-US"/>
        </w:rPr>
        <w:t>31.</w:t>
      </w:r>
      <w:r w:rsidRPr="00B805DA">
        <w:rPr>
          <w:lang w:val="en-US"/>
        </w:rPr>
        <w:tab/>
      </w:r>
      <w:proofErr w:type="spellStart"/>
      <w:r w:rsidRPr="00B805DA">
        <w:rPr>
          <w:lang w:val="en-US"/>
        </w:rPr>
        <w:t>Abugomaa</w:t>
      </w:r>
      <w:proofErr w:type="spellEnd"/>
      <w:r w:rsidRPr="00B805DA">
        <w:rPr>
          <w:lang w:val="en-US"/>
        </w:rPr>
        <w:t xml:space="preserve">, A. </w:t>
      </w:r>
      <w:r w:rsidRPr="00B805DA">
        <w:rPr>
          <w:i/>
          <w:iCs/>
          <w:lang w:val="en-US"/>
        </w:rPr>
        <w:t>et al.</w:t>
      </w:r>
      <w:r w:rsidRPr="00B805DA">
        <w:rPr>
          <w:lang w:val="en-US"/>
        </w:rPr>
        <w:t xml:space="preserve"> Establishment of 2.5D organoid culture model using 3D bladder cancer organoid culture. </w:t>
      </w:r>
      <w:r w:rsidRPr="00B805DA">
        <w:rPr>
          <w:i/>
          <w:iCs/>
          <w:lang w:val="en-US"/>
        </w:rPr>
        <w:t>Sci. Rep.</w:t>
      </w:r>
      <w:r w:rsidRPr="00B805DA">
        <w:rPr>
          <w:lang w:val="en-US"/>
        </w:rPr>
        <w:t xml:space="preserve"> </w:t>
      </w:r>
      <w:r w:rsidRPr="00B805DA">
        <w:rPr>
          <w:b/>
          <w:bCs/>
          <w:lang w:val="en-US"/>
        </w:rPr>
        <w:t>10</w:t>
      </w:r>
      <w:r w:rsidRPr="00B805DA">
        <w:rPr>
          <w:lang w:val="en-US"/>
        </w:rPr>
        <w:t>, 9393 (2020).</w:t>
      </w:r>
    </w:p>
    <w:p w14:paraId="12E4E85C" w14:textId="77777777" w:rsidR="00B805DA" w:rsidRPr="00B805DA" w:rsidRDefault="00B805DA" w:rsidP="00B805DA">
      <w:pPr>
        <w:pStyle w:val="af6"/>
      </w:pPr>
      <w:r w:rsidRPr="00B805DA">
        <w:rPr>
          <w:lang w:val="en-US"/>
        </w:rPr>
        <w:t>32.</w:t>
      </w:r>
      <w:r w:rsidRPr="00B805DA">
        <w:rPr>
          <w:lang w:val="en-US"/>
        </w:rPr>
        <w:tab/>
        <w:t xml:space="preserve">Aguilar </w:t>
      </w:r>
      <w:proofErr w:type="spellStart"/>
      <w:r w:rsidRPr="00B805DA">
        <w:rPr>
          <w:lang w:val="en-US"/>
        </w:rPr>
        <w:t>Cosme</w:t>
      </w:r>
      <w:proofErr w:type="spellEnd"/>
      <w:r w:rsidRPr="00B805DA">
        <w:rPr>
          <w:lang w:val="en-US"/>
        </w:rPr>
        <w:t xml:space="preserve">, J. R., </w:t>
      </w:r>
      <w:proofErr w:type="spellStart"/>
      <w:r w:rsidRPr="00B805DA">
        <w:rPr>
          <w:lang w:val="en-US"/>
        </w:rPr>
        <w:t>Gagui</w:t>
      </w:r>
      <w:proofErr w:type="spellEnd"/>
      <w:r w:rsidRPr="00B805DA">
        <w:rPr>
          <w:lang w:val="en-US"/>
        </w:rPr>
        <w:t xml:space="preserve">, D. C., Bryant, H. E. &amp; </w:t>
      </w:r>
      <w:proofErr w:type="spellStart"/>
      <w:r w:rsidRPr="00B805DA">
        <w:rPr>
          <w:lang w:val="en-US"/>
        </w:rPr>
        <w:t>Claeyssens</w:t>
      </w:r>
      <w:proofErr w:type="spellEnd"/>
      <w:r w:rsidRPr="00B805DA">
        <w:rPr>
          <w:lang w:val="en-US"/>
        </w:rPr>
        <w:t xml:space="preserve">, F. Morphological Response in Cancer Spheroids for Screening Photodynamic Therapy Parameters. </w:t>
      </w:r>
      <w:r w:rsidRPr="00B805DA">
        <w:rPr>
          <w:i/>
          <w:iCs/>
        </w:rPr>
        <w:t xml:space="preserve">Front. </w:t>
      </w:r>
      <w:proofErr w:type="spellStart"/>
      <w:r w:rsidRPr="00B805DA">
        <w:rPr>
          <w:i/>
          <w:iCs/>
        </w:rPr>
        <w:t>Mol</w:t>
      </w:r>
      <w:proofErr w:type="spellEnd"/>
      <w:r w:rsidRPr="00B805DA">
        <w:rPr>
          <w:i/>
          <w:iCs/>
        </w:rPr>
        <w:t xml:space="preserve">. </w:t>
      </w:r>
      <w:proofErr w:type="spellStart"/>
      <w:r w:rsidRPr="00B805DA">
        <w:rPr>
          <w:i/>
          <w:iCs/>
        </w:rPr>
        <w:t>Biosci</w:t>
      </w:r>
      <w:proofErr w:type="spellEnd"/>
      <w:r w:rsidRPr="00B805DA">
        <w:rPr>
          <w:i/>
          <w:iCs/>
        </w:rPr>
        <w:t>.</w:t>
      </w:r>
      <w:r w:rsidRPr="00B805DA">
        <w:t xml:space="preserve"> </w:t>
      </w:r>
      <w:r w:rsidRPr="00B805DA">
        <w:rPr>
          <w:b/>
          <w:bCs/>
        </w:rPr>
        <w:t>8</w:t>
      </w:r>
      <w:r w:rsidRPr="00B805DA">
        <w:t>, 784962 (2021).</w:t>
      </w:r>
    </w:p>
    <w:p w14:paraId="2C68F581" w14:textId="7DE543C6"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DAF58" w14:textId="77777777" w:rsidR="005D71DC" w:rsidRDefault="005D71DC" w:rsidP="003770DB">
      <w:pPr>
        <w:spacing w:after="0" w:line="240" w:lineRule="auto"/>
      </w:pPr>
      <w:r>
        <w:separator/>
      </w:r>
    </w:p>
  </w:endnote>
  <w:endnote w:type="continuationSeparator" w:id="0">
    <w:p w14:paraId="6DB4D5C0" w14:textId="77777777" w:rsidR="005D71DC" w:rsidRDefault="005D71DC"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27544" w14:textId="77777777" w:rsidR="005D71DC" w:rsidRDefault="005D71DC" w:rsidP="003770DB">
      <w:pPr>
        <w:spacing w:after="0" w:line="240" w:lineRule="auto"/>
      </w:pPr>
      <w:r>
        <w:separator/>
      </w:r>
    </w:p>
  </w:footnote>
  <w:footnote w:type="continuationSeparator" w:id="0">
    <w:p w14:paraId="31E7E3E0" w14:textId="77777777" w:rsidR="005D71DC" w:rsidRDefault="005D71DC"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 w:numId="10" w16cid:durableId="106549320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5729"/>
    <w:rsid w:val="00006037"/>
    <w:rsid w:val="00011DB3"/>
    <w:rsid w:val="000142FB"/>
    <w:rsid w:val="0001538E"/>
    <w:rsid w:val="000158E7"/>
    <w:rsid w:val="00016AB6"/>
    <w:rsid w:val="000179AE"/>
    <w:rsid w:val="0002433C"/>
    <w:rsid w:val="00026076"/>
    <w:rsid w:val="00034DD2"/>
    <w:rsid w:val="00036C02"/>
    <w:rsid w:val="0003778E"/>
    <w:rsid w:val="0004063D"/>
    <w:rsid w:val="00042AA6"/>
    <w:rsid w:val="00045737"/>
    <w:rsid w:val="0005377A"/>
    <w:rsid w:val="00055EAF"/>
    <w:rsid w:val="000609E0"/>
    <w:rsid w:val="00065487"/>
    <w:rsid w:val="00066B76"/>
    <w:rsid w:val="00066C69"/>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2212"/>
    <w:rsid w:val="000F296E"/>
    <w:rsid w:val="000F69C3"/>
    <w:rsid w:val="00100351"/>
    <w:rsid w:val="0010634E"/>
    <w:rsid w:val="0010641B"/>
    <w:rsid w:val="001074BB"/>
    <w:rsid w:val="001144EE"/>
    <w:rsid w:val="00114836"/>
    <w:rsid w:val="00114EE8"/>
    <w:rsid w:val="001216E3"/>
    <w:rsid w:val="00126259"/>
    <w:rsid w:val="001263C2"/>
    <w:rsid w:val="00130583"/>
    <w:rsid w:val="001330D6"/>
    <w:rsid w:val="0013333B"/>
    <w:rsid w:val="0013488D"/>
    <w:rsid w:val="00134F9A"/>
    <w:rsid w:val="00135421"/>
    <w:rsid w:val="00137BDD"/>
    <w:rsid w:val="00141860"/>
    <w:rsid w:val="00143AF7"/>
    <w:rsid w:val="00143C56"/>
    <w:rsid w:val="00144AC7"/>
    <w:rsid w:val="001462BC"/>
    <w:rsid w:val="0014675E"/>
    <w:rsid w:val="001611A8"/>
    <w:rsid w:val="00161D11"/>
    <w:rsid w:val="0016277F"/>
    <w:rsid w:val="00162F17"/>
    <w:rsid w:val="001668F1"/>
    <w:rsid w:val="00170903"/>
    <w:rsid w:val="00171FB9"/>
    <w:rsid w:val="0017495C"/>
    <w:rsid w:val="001764BB"/>
    <w:rsid w:val="001776EF"/>
    <w:rsid w:val="00182B22"/>
    <w:rsid w:val="00182CC3"/>
    <w:rsid w:val="0018535B"/>
    <w:rsid w:val="00191137"/>
    <w:rsid w:val="001933DE"/>
    <w:rsid w:val="00196924"/>
    <w:rsid w:val="00197E2B"/>
    <w:rsid w:val="00197F85"/>
    <w:rsid w:val="001A2271"/>
    <w:rsid w:val="001A2600"/>
    <w:rsid w:val="001A2B1B"/>
    <w:rsid w:val="001A33E7"/>
    <w:rsid w:val="001A37C9"/>
    <w:rsid w:val="001A3D8E"/>
    <w:rsid w:val="001A665D"/>
    <w:rsid w:val="001B30B4"/>
    <w:rsid w:val="001B7C20"/>
    <w:rsid w:val="001C54FC"/>
    <w:rsid w:val="001C624C"/>
    <w:rsid w:val="001D1DC1"/>
    <w:rsid w:val="001D63C0"/>
    <w:rsid w:val="001D7A2D"/>
    <w:rsid w:val="001E0B46"/>
    <w:rsid w:val="001E61B6"/>
    <w:rsid w:val="001F0CB3"/>
    <w:rsid w:val="001F23C0"/>
    <w:rsid w:val="001F591A"/>
    <w:rsid w:val="00201E47"/>
    <w:rsid w:val="00204577"/>
    <w:rsid w:val="00205F23"/>
    <w:rsid w:val="00211B87"/>
    <w:rsid w:val="0021303D"/>
    <w:rsid w:val="00213348"/>
    <w:rsid w:val="002158CE"/>
    <w:rsid w:val="002204CD"/>
    <w:rsid w:val="00221F00"/>
    <w:rsid w:val="00223218"/>
    <w:rsid w:val="00224864"/>
    <w:rsid w:val="00225A6A"/>
    <w:rsid w:val="002261E7"/>
    <w:rsid w:val="00226319"/>
    <w:rsid w:val="00227868"/>
    <w:rsid w:val="0023090B"/>
    <w:rsid w:val="00231F00"/>
    <w:rsid w:val="00232687"/>
    <w:rsid w:val="0023384C"/>
    <w:rsid w:val="00233F25"/>
    <w:rsid w:val="00234125"/>
    <w:rsid w:val="00234665"/>
    <w:rsid w:val="002447EF"/>
    <w:rsid w:val="00246003"/>
    <w:rsid w:val="00246747"/>
    <w:rsid w:val="00247F7F"/>
    <w:rsid w:val="0025098E"/>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2519"/>
    <w:rsid w:val="002C3E6C"/>
    <w:rsid w:val="002C769A"/>
    <w:rsid w:val="002D570B"/>
    <w:rsid w:val="002D59EA"/>
    <w:rsid w:val="002D7966"/>
    <w:rsid w:val="002E1B5E"/>
    <w:rsid w:val="002E21CD"/>
    <w:rsid w:val="002F12EB"/>
    <w:rsid w:val="002F7522"/>
    <w:rsid w:val="003042E5"/>
    <w:rsid w:val="00321D43"/>
    <w:rsid w:val="00322EAC"/>
    <w:rsid w:val="00327901"/>
    <w:rsid w:val="00332363"/>
    <w:rsid w:val="00335D8E"/>
    <w:rsid w:val="00337D31"/>
    <w:rsid w:val="003428FC"/>
    <w:rsid w:val="003442E2"/>
    <w:rsid w:val="00346EDD"/>
    <w:rsid w:val="00351AD4"/>
    <w:rsid w:val="0035264D"/>
    <w:rsid w:val="00353568"/>
    <w:rsid w:val="00356A0E"/>
    <w:rsid w:val="00356EF9"/>
    <w:rsid w:val="00362E2D"/>
    <w:rsid w:val="00363649"/>
    <w:rsid w:val="00371A6D"/>
    <w:rsid w:val="0037384E"/>
    <w:rsid w:val="003770DB"/>
    <w:rsid w:val="00380CC0"/>
    <w:rsid w:val="0038362E"/>
    <w:rsid w:val="00383998"/>
    <w:rsid w:val="003847D8"/>
    <w:rsid w:val="003866EA"/>
    <w:rsid w:val="00386AFA"/>
    <w:rsid w:val="00394C75"/>
    <w:rsid w:val="003A6DB4"/>
    <w:rsid w:val="003B1067"/>
    <w:rsid w:val="003B2AB3"/>
    <w:rsid w:val="003B3FA2"/>
    <w:rsid w:val="003C0F84"/>
    <w:rsid w:val="003C286F"/>
    <w:rsid w:val="003D02AA"/>
    <w:rsid w:val="003D1BBE"/>
    <w:rsid w:val="003D3DE8"/>
    <w:rsid w:val="003D6FE6"/>
    <w:rsid w:val="003E2960"/>
    <w:rsid w:val="003E2FF5"/>
    <w:rsid w:val="003E5504"/>
    <w:rsid w:val="003E5A4E"/>
    <w:rsid w:val="003E65FA"/>
    <w:rsid w:val="003F331A"/>
    <w:rsid w:val="003F6111"/>
    <w:rsid w:val="00402EA5"/>
    <w:rsid w:val="004033E0"/>
    <w:rsid w:val="0040547F"/>
    <w:rsid w:val="00405A56"/>
    <w:rsid w:val="00413DEA"/>
    <w:rsid w:val="0041584B"/>
    <w:rsid w:val="00416445"/>
    <w:rsid w:val="004203CC"/>
    <w:rsid w:val="00420BBB"/>
    <w:rsid w:val="00423CFC"/>
    <w:rsid w:val="00425373"/>
    <w:rsid w:val="0042723D"/>
    <w:rsid w:val="004273E1"/>
    <w:rsid w:val="00431BCA"/>
    <w:rsid w:val="00431EA2"/>
    <w:rsid w:val="00433423"/>
    <w:rsid w:val="00434827"/>
    <w:rsid w:val="00434C03"/>
    <w:rsid w:val="004417B7"/>
    <w:rsid w:val="00442CFB"/>
    <w:rsid w:val="00444BF8"/>
    <w:rsid w:val="00445B8B"/>
    <w:rsid w:val="00445BB3"/>
    <w:rsid w:val="0044771E"/>
    <w:rsid w:val="00450408"/>
    <w:rsid w:val="00453494"/>
    <w:rsid w:val="0045583B"/>
    <w:rsid w:val="00456600"/>
    <w:rsid w:val="00456827"/>
    <w:rsid w:val="00463619"/>
    <w:rsid w:val="00464246"/>
    <w:rsid w:val="00470472"/>
    <w:rsid w:val="00471F3E"/>
    <w:rsid w:val="004730E8"/>
    <w:rsid w:val="00474916"/>
    <w:rsid w:val="00481213"/>
    <w:rsid w:val="00481EE1"/>
    <w:rsid w:val="004878EC"/>
    <w:rsid w:val="00487BEF"/>
    <w:rsid w:val="004921C7"/>
    <w:rsid w:val="004A1EF9"/>
    <w:rsid w:val="004A4416"/>
    <w:rsid w:val="004A5D2E"/>
    <w:rsid w:val="004B31D0"/>
    <w:rsid w:val="004B3AFD"/>
    <w:rsid w:val="004B3ECE"/>
    <w:rsid w:val="004B6531"/>
    <w:rsid w:val="004C26AA"/>
    <w:rsid w:val="004C304B"/>
    <w:rsid w:val="004C35B5"/>
    <w:rsid w:val="004C4902"/>
    <w:rsid w:val="004D5097"/>
    <w:rsid w:val="004D60AE"/>
    <w:rsid w:val="004D6278"/>
    <w:rsid w:val="004D70BE"/>
    <w:rsid w:val="004E0627"/>
    <w:rsid w:val="004F1258"/>
    <w:rsid w:val="004F1CC9"/>
    <w:rsid w:val="004F4AB7"/>
    <w:rsid w:val="00501102"/>
    <w:rsid w:val="00501285"/>
    <w:rsid w:val="00503683"/>
    <w:rsid w:val="00507466"/>
    <w:rsid w:val="00517F6B"/>
    <w:rsid w:val="00524BFC"/>
    <w:rsid w:val="005335B3"/>
    <w:rsid w:val="00537DC1"/>
    <w:rsid w:val="0054080A"/>
    <w:rsid w:val="00541080"/>
    <w:rsid w:val="00542A85"/>
    <w:rsid w:val="005454A5"/>
    <w:rsid w:val="00550A79"/>
    <w:rsid w:val="00550B42"/>
    <w:rsid w:val="00551E87"/>
    <w:rsid w:val="0055449B"/>
    <w:rsid w:val="005550A6"/>
    <w:rsid w:val="00556C43"/>
    <w:rsid w:val="00556FF5"/>
    <w:rsid w:val="00560720"/>
    <w:rsid w:val="00563435"/>
    <w:rsid w:val="00563B5D"/>
    <w:rsid w:val="005726A4"/>
    <w:rsid w:val="00576491"/>
    <w:rsid w:val="005764C1"/>
    <w:rsid w:val="005765B5"/>
    <w:rsid w:val="00581F63"/>
    <w:rsid w:val="005844BC"/>
    <w:rsid w:val="00587EA8"/>
    <w:rsid w:val="005903BE"/>
    <w:rsid w:val="0059098E"/>
    <w:rsid w:val="00591437"/>
    <w:rsid w:val="0059265B"/>
    <w:rsid w:val="005951DC"/>
    <w:rsid w:val="00596981"/>
    <w:rsid w:val="0059759D"/>
    <w:rsid w:val="005A68B0"/>
    <w:rsid w:val="005B022B"/>
    <w:rsid w:val="005B5181"/>
    <w:rsid w:val="005B626F"/>
    <w:rsid w:val="005B653E"/>
    <w:rsid w:val="005C0731"/>
    <w:rsid w:val="005C3D07"/>
    <w:rsid w:val="005C48C6"/>
    <w:rsid w:val="005C698E"/>
    <w:rsid w:val="005D21B5"/>
    <w:rsid w:val="005D71DC"/>
    <w:rsid w:val="005D75BE"/>
    <w:rsid w:val="005E15FC"/>
    <w:rsid w:val="005E6069"/>
    <w:rsid w:val="005F138C"/>
    <w:rsid w:val="005F163E"/>
    <w:rsid w:val="005F6835"/>
    <w:rsid w:val="005F732D"/>
    <w:rsid w:val="0060084C"/>
    <w:rsid w:val="00606C0E"/>
    <w:rsid w:val="00610B62"/>
    <w:rsid w:val="0061111B"/>
    <w:rsid w:val="00616AAC"/>
    <w:rsid w:val="006203D8"/>
    <w:rsid w:val="00622C3D"/>
    <w:rsid w:val="00623DEF"/>
    <w:rsid w:val="00626D9D"/>
    <w:rsid w:val="00626F9D"/>
    <w:rsid w:val="0063545E"/>
    <w:rsid w:val="0064061D"/>
    <w:rsid w:val="006426D5"/>
    <w:rsid w:val="00644172"/>
    <w:rsid w:val="00645438"/>
    <w:rsid w:val="006454BE"/>
    <w:rsid w:val="00647B2B"/>
    <w:rsid w:val="00651849"/>
    <w:rsid w:val="00651CC3"/>
    <w:rsid w:val="00654681"/>
    <w:rsid w:val="006608AD"/>
    <w:rsid w:val="00662EEB"/>
    <w:rsid w:val="006636DF"/>
    <w:rsid w:val="006656D8"/>
    <w:rsid w:val="00666403"/>
    <w:rsid w:val="00667007"/>
    <w:rsid w:val="006674E8"/>
    <w:rsid w:val="00667BCC"/>
    <w:rsid w:val="006739E9"/>
    <w:rsid w:val="006762B1"/>
    <w:rsid w:val="006818DD"/>
    <w:rsid w:val="00683575"/>
    <w:rsid w:val="006917DC"/>
    <w:rsid w:val="00692CE5"/>
    <w:rsid w:val="00694F44"/>
    <w:rsid w:val="00695CE6"/>
    <w:rsid w:val="006A0785"/>
    <w:rsid w:val="006A5D8C"/>
    <w:rsid w:val="006B2937"/>
    <w:rsid w:val="006B3721"/>
    <w:rsid w:val="006B4121"/>
    <w:rsid w:val="006B4565"/>
    <w:rsid w:val="006B49F0"/>
    <w:rsid w:val="006B62F1"/>
    <w:rsid w:val="006B65AE"/>
    <w:rsid w:val="006B65D8"/>
    <w:rsid w:val="006B6818"/>
    <w:rsid w:val="006C040C"/>
    <w:rsid w:val="006C06D6"/>
    <w:rsid w:val="006C1B3D"/>
    <w:rsid w:val="006C38B6"/>
    <w:rsid w:val="006C65AA"/>
    <w:rsid w:val="006C6B36"/>
    <w:rsid w:val="006D194D"/>
    <w:rsid w:val="006D3CC6"/>
    <w:rsid w:val="006E2CF1"/>
    <w:rsid w:val="006E7D1F"/>
    <w:rsid w:val="006F1759"/>
    <w:rsid w:val="006F31ED"/>
    <w:rsid w:val="006F56A0"/>
    <w:rsid w:val="006F62A0"/>
    <w:rsid w:val="00701D6A"/>
    <w:rsid w:val="00702597"/>
    <w:rsid w:val="00706054"/>
    <w:rsid w:val="00710907"/>
    <w:rsid w:val="00712061"/>
    <w:rsid w:val="007120DF"/>
    <w:rsid w:val="00715BAD"/>
    <w:rsid w:val="00723ED7"/>
    <w:rsid w:val="0072516E"/>
    <w:rsid w:val="00726685"/>
    <w:rsid w:val="00726D62"/>
    <w:rsid w:val="0073337A"/>
    <w:rsid w:val="00733BC0"/>
    <w:rsid w:val="00733C95"/>
    <w:rsid w:val="00736A10"/>
    <w:rsid w:val="00737A78"/>
    <w:rsid w:val="00741D9F"/>
    <w:rsid w:val="00743E50"/>
    <w:rsid w:val="00747B27"/>
    <w:rsid w:val="00750CBE"/>
    <w:rsid w:val="007513B9"/>
    <w:rsid w:val="0075294B"/>
    <w:rsid w:val="007541D5"/>
    <w:rsid w:val="00755FFF"/>
    <w:rsid w:val="007575C5"/>
    <w:rsid w:val="00761EFA"/>
    <w:rsid w:val="00776FD4"/>
    <w:rsid w:val="007835E7"/>
    <w:rsid w:val="00783CCA"/>
    <w:rsid w:val="007848BC"/>
    <w:rsid w:val="00787E01"/>
    <w:rsid w:val="0079050C"/>
    <w:rsid w:val="00794614"/>
    <w:rsid w:val="0079508A"/>
    <w:rsid w:val="007963E4"/>
    <w:rsid w:val="00796B11"/>
    <w:rsid w:val="007A2027"/>
    <w:rsid w:val="007A6175"/>
    <w:rsid w:val="007A631C"/>
    <w:rsid w:val="007B05DB"/>
    <w:rsid w:val="007C3D3C"/>
    <w:rsid w:val="007D3121"/>
    <w:rsid w:val="007D4EB4"/>
    <w:rsid w:val="007D7C0C"/>
    <w:rsid w:val="007D7DC4"/>
    <w:rsid w:val="007E1648"/>
    <w:rsid w:val="007F0DD0"/>
    <w:rsid w:val="007F1A6C"/>
    <w:rsid w:val="007F2995"/>
    <w:rsid w:val="007F2B40"/>
    <w:rsid w:val="007F41BA"/>
    <w:rsid w:val="007F5239"/>
    <w:rsid w:val="007F55C1"/>
    <w:rsid w:val="007F5744"/>
    <w:rsid w:val="007F6D85"/>
    <w:rsid w:val="00801ADE"/>
    <w:rsid w:val="00811545"/>
    <w:rsid w:val="00822E96"/>
    <w:rsid w:val="00824B76"/>
    <w:rsid w:val="0082685D"/>
    <w:rsid w:val="008270F9"/>
    <w:rsid w:val="00830111"/>
    <w:rsid w:val="00833442"/>
    <w:rsid w:val="00833554"/>
    <w:rsid w:val="00833798"/>
    <w:rsid w:val="00834C85"/>
    <w:rsid w:val="0083620B"/>
    <w:rsid w:val="008374C4"/>
    <w:rsid w:val="00841E76"/>
    <w:rsid w:val="008429E1"/>
    <w:rsid w:val="00843E0B"/>
    <w:rsid w:val="00845CCB"/>
    <w:rsid w:val="00847916"/>
    <w:rsid w:val="008479C9"/>
    <w:rsid w:val="00853B84"/>
    <w:rsid w:val="00853F7B"/>
    <w:rsid w:val="00854C7E"/>
    <w:rsid w:val="008555C4"/>
    <w:rsid w:val="008629FA"/>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2CEE"/>
    <w:rsid w:val="008A4480"/>
    <w:rsid w:val="008B2852"/>
    <w:rsid w:val="008B3D6A"/>
    <w:rsid w:val="008B4ECC"/>
    <w:rsid w:val="008B56E8"/>
    <w:rsid w:val="008C3D14"/>
    <w:rsid w:val="008D110F"/>
    <w:rsid w:val="008D1384"/>
    <w:rsid w:val="008D43D3"/>
    <w:rsid w:val="008D4B3D"/>
    <w:rsid w:val="008E7CB2"/>
    <w:rsid w:val="008F33B5"/>
    <w:rsid w:val="008F7404"/>
    <w:rsid w:val="0090166B"/>
    <w:rsid w:val="00901A70"/>
    <w:rsid w:val="0090329E"/>
    <w:rsid w:val="00903DDD"/>
    <w:rsid w:val="00904256"/>
    <w:rsid w:val="00905F8A"/>
    <w:rsid w:val="009076B3"/>
    <w:rsid w:val="00907C37"/>
    <w:rsid w:val="00913C1B"/>
    <w:rsid w:val="00915EBB"/>
    <w:rsid w:val="00922B67"/>
    <w:rsid w:val="00924675"/>
    <w:rsid w:val="00927DB8"/>
    <w:rsid w:val="00937833"/>
    <w:rsid w:val="009406BF"/>
    <w:rsid w:val="009409CB"/>
    <w:rsid w:val="0094352F"/>
    <w:rsid w:val="00945127"/>
    <w:rsid w:val="009456D5"/>
    <w:rsid w:val="00945A66"/>
    <w:rsid w:val="00946012"/>
    <w:rsid w:val="0094784E"/>
    <w:rsid w:val="00953FAE"/>
    <w:rsid w:val="00954093"/>
    <w:rsid w:val="00956C42"/>
    <w:rsid w:val="0096035E"/>
    <w:rsid w:val="00966468"/>
    <w:rsid w:val="00971F8C"/>
    <w:rsid w:val="0097427A"/>
    <w:rsid w:val="009752B2"/>
    <w:rsid w:val="00983879"/>
    <w:rsid w:val="009867C2"/>
    <w:rsid w:val="00987D2F"/>
    <w:rsid w:val="0099086A"/>
    <w:rsid w:val="0099198D"/>
    <w:rsid w:val="00993BBE"/>
    <w:rsid w:val="00996B0E"/>
    <w:rsid w:val="009A4902"/>
    <w:rsid w:val="009A5CD0"/>
    <w:rsid w:val="009B46EE"/>
    <w:rsid w:val="009C2A22"/>
    <w:rsid w:val="009D0C35"/>
    <w:rsid w:val="009D5408"/>
    <w:rsid w:val="009D59CA"/>
    <w:rsid w:val="009E09BD"/>
    <w:rsid w:val="009E1A54"/>
    <w:rsid w:val="009E56BE"/>
    <w:rsid w:val="009F0747"/>
    <w:rsid w:val="009F1345"/>
    <w:rsid w:val="009F324C"/>
    <w:rsid w:val="009F5BC3"/>
    <w:rsid w:val="00A0199A"/>
    <w:rsid w:val="00A02272"/>
    <w:rsid w:val="00A10A6D"/>
    <w:rsid w:val="00A129F0"/>
    <w:rsid w:val="00A17D4D"/>
    <w:rsid w:val="00A21CC8"/>
    <w:rsid w:val="00A22045"/>
    <w:rsid w:val="00A226FF"/>
    <w:rsid w:val="00A22B77"/>
    <w:rsid w:val="00A31B47"/>
    <w:rsid w:val="00A342E9"/>
    <w:rsid w:val="00A37E49"/>
    <w:rsid w:val="00A40395"/>
    <w:rsid w:val="00A4172F"/>
    <w:rsid w:val="00A442E0"/>
    <w:rsid w:val="00A46E98"/>
    <w:rsid w:val="00A526A3"/>
    <w:rsid w:val="00A53558"/>
    <w:rsid w:val="00A564A8"/>
    <w:rsid w:val="00A6334A"/>
    <w:rsid w:val="00A641E3"/>
    <w:rsid w:val="00A645E7"/>
    <w:rsid w:val="00A645FA"/>
    <w:rsid w:val="00A676C3"/>
    <w:rsid w:val="00A76C1F"/>
    <w:rsid w:val="00A80FB1"/>
    <w:rsid w:val="00A81227"/>
    <w:rsid w:val="00A8723D"/>
    <w:rsid w:val="00A90391"/>
    <w:rsid w:val="00A930AD"/>
    <w:rsid w:val="00A93668"/>
    <w:rsid w:val="00A95920"/>
    <w:rsid w:val="00A95DAA"/>
    <w:rsid w:val="00A96952"/>
    <w:rsid w:val="00A9706A"/>
    <w:rsid w:val="00AA0EA6"/>
    <w:rsid w:val="00AA4468"/>
    <w:rsid w:val="00AA485E"/>
    <w:rsid w:val="00AA4D87"/>
    <w:rsid w:val="00AA54A9"/>
    <w:rsid w:val="00AB1B30"/>
    <w:rsid w:val="00AB532D"/>
    <w:rsid w:val="00AB67DC"/>
    <w:rsid w:val="00AC069A"/>
    <w:rsid w:val="00AC1CCF"/>
    <w:rsid w:val="00AD46EB"/>
    <w:rsid w:val="00AD50A2"/>
    <w:rsid w:val="00AD68C8"/>
    <w:rsid w:val="00AE0DBE"/>
    <w:rsid w:val="00AE3F0F"/>
    <w:rsid w:val="00AF03AC"/>
    <w:rsid w:val="00AF5C06"/>
    <w:rsid w:val="00B00E5D"/>
    <w:rsid w:val="00B025EE"/>
    <w:rsid w:val="00B04835"/>
    <w:rsid w:val="00B100FD"/>
    <w:rsid w:val="00B16F2E"/>
    <w:rsid w:val="00B20331"/>
    <w:rsid w:val="00B22940"/>
    <w:rsid w:val="00B24C7C"/>
    <w:rsid w:val="00B26EAE"/>
    <w:rsid w:val="00B30BB7"/>
    <w:rsid w:val="00B316CD"/>
    <w:rsid w:val="00B36186"/>
    <w:rsid w:val="00B361FA"/>
    <w:rsid w:val="00B36751"/>
    <w:rsid w:val="00B37610"/>
    <w:rsid w:val="00B37E5F"/>
    <w:rsid w:val="00B468D1"/>
    <w:rsid w:val="00B52027"/>
    <w:rsid w:val="00B606B5"/>
    <w:rsid w:val="00B613D4"/>
    <w:rsid w:val="00B615FD"/>
    <w:rsid w:val="00B61B80"/>
    <w:rsid w:val="00B61F31"/>
    <w:rsid w:val="00B64C1A"/>
    <w:rsid w:val="00B70BE0"/>
    <w:rsid w:val="00B72E5C"/>
    <w:rsid w:val="00B73E4F"/>
    <w:rsid w:val="00B74265"/>
    <w:rsid w:val="00B805DA"/>
    <w:rsid w:val="00B812AC"/>
    <w:rsid w:val="00B815DA"/>
    <w:rsid w:val="00B83533"/>
    <w:rsid w:val="00B83A01"/>
    <w:rsid w:val="00B922E9"/>
    <w:rsid w:val="00B926D4"/>
    <w:rsid w:val="00B92D91"/>
    <w:rsid w:val="00B93995"/>
    <w:rsid w:val="00B971A0"/>
    <w:rsid w:val="00B97734"/>
    <w:rsid w:val="00B97EC8"/>
    <w:rsid w:val="00BA376A"/>
    <w:rsid w:val="00BA37F9"/>
    <w:rsid w:val="00BA5BCF"/>
    <w:rsid w:val="00BB1827"/>
    <w:rsid w:val="00BC1E46"/>
    <w:rsid w:val="00BC202A"/>
    <w:rsid w:val="00BC5B96"/>
    <w:rsid w:val="00BC7337"/>
    <w:rsid w:val="00BD22E6"/>
    <w:rsid w:val="00BD3831"/>
    <w:rsid w:val="00BE3FBB"/>
    <w:rsid w:val="00BE4130"/>
    <w:rsid w:val="00BE78D8"/>
    <w:rsid w:val="00BF1FA6"/>
    <w:rsid w:val="00BF5ABF"/>
    <w:rsid w:val="00C06FFB"/>
    <w:rsid w:val="00C14E0C"/>
    <w:rsid w:val="00C15CA7"/>
    <w:rsid w:val="00C20515"/>
    <w:rsid w:val="00C2522D"/>
    <w:rsid w:val="00C277FB"/>
    <w:rsid w:val="00C32B3C"/>
    <w:rsid w:val="00C33538"/>
    <w:rsid w:val="00C336F9"/>
    <w:rsid w:val="00C44E2C"/>
    <w:rsid w:val="00C45A3F"/>
    <w:rsid w:val="00C4656D"/>
    <w:rsid w:val="00C4720D"/>
    <w:rsid w:val="00C554E7"/>
    <w:rsid w:val="00C5684A"/>
    <w:rsid w:val="00C6029D"/>
    <w:rsid w:val="00C60637"/>
    <w:rsid w:val="00C611F7"/>
    <w:rsid w:val="00C654B9"/>
    <w:rsid w:val="00C65BE0"/>
    <w:rsid w:val="00C65D49"/>
    <w:rsid w:val="00C730C5"/>
    <w:rsid w:val="00C7322D"/>
    <w:rsid w:val="00C74C4E"/>
    <w:rsid w:val="00C82981"/>
    <w:rsid w:val="00C8367B"/>
    <w:rsid w:val="00C8493D"/>
    <w:rsid w:val="00C8672B"/>
    <w:rsid w:val="00C87891"/>
    <w:rsid w:val="00C922A7"/>
    <w:rsid w:val="00C94C3C"/>
    <w:rsid w:val="00C95B20"/>
    <w:rsid w:val="00C966FA"/>
    <w:rsid w:val="00C97256"/>
    <w:rsid w:val="00CA077A"/>
    <w:rsid w:val="00CA16AC"/>
    <w:rsid w:val="00CA18DD"/>
    <w:rsid w:val="00CA327F"/>
    <w:rsid w:val="00CA3EB1"/>
    <w:rsid w:val="00CA6908"/>
    <w:rsid w:val="00CA6A2D"/>
    <w:rsid w:val="00CC120B"/>
    <w:rsid w:val="00CC560B"/>
    <w:rsid w:val="00CD0C02"/>
    <w:rsid w:val="00CD2E32"/>
    <w:rsid w:val="00CD378D"/>
    <w:rsid w:val="00CD3D33"/>
    <w:rsid w:val="00CD52E8"/>
    <w:rsid w:val="00CE2B49"/>
    <w:rsid w:val="00CE51F8"/>
    <w:rsid w:val="00D00390"/>
    <w:rsid w:val="00D00D71"/>
    <w:rsid w:val="00D01C0D"/>
    <w:rsid w:val="00D05886"/>
    <w:rsid w:val="00D11C78"/>
    <w:rsid w:val="00D1311D"/>
    <w:rsid w:val="00D17915"/>
    <w:rsid w:val="00D2033D"/>
    <w:rsid w:val="00D22E03"/>
    <w:rsid w:val="00D440AF"/>
    <w:rsid w:val="00D4464C"/>
    <w:rsid w:val="00D462D3"/>
    <w:rsid w:val="00D50450"/>
    <w:rsid w:val="00D51AA8"/>
    <w:rsid w:val="00D52AFA"/>
    <w:rsid w:val="00D53AB6"/>
    <w:rsid w:val="00D557C3"/>
    <w:rsid w:val="00D56E8F"/>
    <w:rsid w:val="00D60B39"/>
    <w:rsid w:val="00D658A4"/>
    <w:rsid w:val="00D65BF3"/>
    <w:rsid w:val="00D66863"/>
    <w:rsid w:val="00D710AC"/>
    <w:rsid w:val="00D710CE"/>
    <w:rsid w:val="00D718FC"/>
    <w:rsid w:val="00D75E54"/>
    <w:rsid w:val="00D77A98"/>
    <w:rsid w:val="00D901B8"/>
    <w:rsid w:val="00D92D81"/>
    <w:rsid w:val="00D9560D"/>
    <w:rsid w:val="00D96ED0"/>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B73B1"/>
    <w:rsid w:val="00DC1BBE"/>
    <w:rsid w:val="00DC1F27"/>
    <w:rsid w:val="00DC457D"/>
    <w:rsid w:val="00DC4A7C"/>
    <w:rsid w:val="00DC6F46"/>
    <w:rsid w:val="00DD03DA"/>
    <w:rsid w:val="00DD0599"/>
    <w:rsid w:val="00DD0C70"/>
    <w:rsid w:val="00DD2565"/>
    <w:rsid w:val="00DD34F4"/>
    <w:rsid w:val="00DD37B5"/>
    <w:rsid w:val="00DD5A3E"/>
    <w:rsid w:val="00DE4310"/>
    <w:rsid w:val="00DE6D3B"/>
    <w:rsid w:val="00DF1432"/>
    <w:rsid w:val="00DF145B"/>
    <w:rsid w:val="00DF1FE4"/>
    <w:rsid w:val="00DF223E"/>
    <w:rsid w:val="00DF55C0"/>
    <w:rsid w:val="00DF6A3D"/>
    <w:rsid w:val="00E01733"/>
    <w:rsid w:val="00E05767"/>
    <w:rsid w:val="00E066F3"/>
    <w:rsid w:val="00E07DC1"/>
    <w:rsid w:val="00E13070"/>
    <w:rsid w:val="00E1368F"/>
    <w:rsid w:val="00E14FF6"/>
    <w:rsid w:val="00E15767"/>
    <w:rsid w:val="00E1640C"/>
    <w:rsid w:val="00E2302F"/>
    <w:rsid w:val="00E2574A"/>
    <w:rsid w:val="00E2716E"/>
    <w:rsid w:val="00E31CC5"/>
    <w:rsid w:val="00E3496F"/>
    <w:rsid w:val="00E37B89"/>
    <w:rsid w:val="00E42C1B"/>
    <w:rsid w:val="00E440E4"/>
    <w:rsid w:val="00E441EA"/>
    <w:rsid w:val="00E468DE"/>
    <w:rsid w:val="00E47CC3"/>
    <w:rsid w:val="00E51001"/>
    <w:rsid w:val="00E54930"/>
    <w:rsid w:val="00E551BC"/>
    <w:rsid w:val="00E62267"/>
    <w:rsid w:val="00E66D87"/>
    <w:rsid w:val="00E81177"/>
    <w:rsid w:val="00E82131"/>
    <w:rsid w:val="00E90253"/>
    <w:rsid w:val="00E94204"/>
    <w:rsid w:val="00E94439"/>
    <w:rsid w:val="00E95537"/>
    <w:rsid w:val="00EA0FBD"/>
    <w:rsid w:val="00EA2692"/>
    <w:rsid w:val="00EA3DA1"/>
    <w:rsid w:val="00EB5BC2"/>
    <w:rsid w:val="00EB623E"/>
    <w:rsid w:val="00EB6252"/>
    <w:rsid w:val="00EB65F7"/>
    <w:rsid w:val="00EC16CF"/>
    <w:rsid w:val="00EC4946"/>
    <w:rsid w:val="00EC58F8"/>
    <w:rsid w:val="00EC7785"/>
    <w:rsid w:val="00ED1269"/>
    <w:rsid w:val="00ED12A2"/>
    <w:rsid w:val="00ED3378"/>
    <w:rsid w:val="00ED7705"/>
    <w:rsid w:val="00EE25ED"/>
    <w:rsid w:val="00EE4798"/>
    <w:rsid w:val="00EE65AA"/>
    <w:rsid w:val="00EF53C7"/>
    <w:rsid w:val="00EF75DF"/>
    <w:rsid w:val="00F053D9"/>
    <w:rsid w:val="00F05776"/>
    <w:rsid w:val="00F13632"/>
    <w:rsid w:val="00F22D1A"/>
    <w:rsid w:val="00F24C71"/>
    <w:rsid w:val="00F44196"/>
    <w:rsid w:val="00F44D5E"/>
    <w:rsid w:val="00F5055C"/>
    <w:rsid w:val="00F528AB"/>
    <w:rsid w:val="00F533FD"/>
    <w:rsid w:val="00F53F6C"/>
    <w:rsid w:val="00F56CE4"/>
    <w:rsid w:val="00F57744"/>
    <w:rsid w:val="00F633ED"/>
    <w:rsid w:val="00F66029"/>
    <w:rsid w:val="00F66D77"/>
    <w:rsid w:val="00F674AF"/>
    <w:rsid w:val="00F67FD4"/>
    <w:rsid w:val="00F73EA1"/>
    <w:rsid w:val="00F74E3C"/>
    <w:rsid w:val="00F74FFE"/>
    <w:rsid w:val="00F75742"/>
    <w:rsid w:val="00F80927"/>
    <w:rsid w:val="00F81FF0"/>
    <w:rsid w:val="00F8405B"/>
    <w:rsid w:val="00F84ABB"/>
    <w:rsid w:val="00F936BA"/>
    <w:rsid w:val="00FA0C7C"/>
    <w:rsid w:val="00FA4532"/>
    <w:rsid w:val="00FA6BE2"/>
    <w:rsid w:val="00FC0FC0"/>
    <w:rsid w:val="00FC147C"/>
    <w:rsid w:val="00FC64BE"/>
    <w:rsid w:val="00FD04E9"/>
    <w:rsid w:val="00FD32CB"/>
    <w:rsid w:val="00FD7B06"/>
    <w:rsid w:val="00FD7D56"/>
    <w:rsid w:val="00FE305B"/>
    <w:rsid w:val="00FE6ADE"/>
    <w:rsid w:val="00FE72F7"/>
    <w:rsid w:val="00FE7BA3"/>
    <w:rsid w:val="00FE7E35"/>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917DC"/>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775641626">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hyperlink" Target="https://imagej.nih.gov/ij/macros/BatchConvert.txt" TargetMode="External"/><Relationship Id="rId42" Type="http://schemas.openxmlformats.org/officeDocument/2006/relationships/hyperlink" Target="https://github.com/arteys/PhD-scripts" TargetMode="External"/><Relationship Id="rId47" Type="http://schemas.openxmlformats.org/officeDocument/2006/relationships/hyperlink" Target="https://github.com/ekatrukha/ZstackDepthColorCode" TargetMode="External"/><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chart" Target="charts/chart3.xml"/><Relationship Id="rId112" Type="http://schemas.openxmlformats.org/officeDocument/2006/relationships/image" Target="media/image80.png"/><Relationship Id="rId16" Type="http://schemas.openxmlformats.org/officeDocument/2006/relationships/chart" Target="charts/chart1.xml"/><Relationship Id="rId107" Type="http://schemas.openxmlformats.org/officeDocument/2006/relationships/image" Target="media/image75.png"/><Relationship Id="rId11" Type="http://schemas.openxmlformats.org/officeDocument/2006/relationships/image" Target="media/image3.png"/><Relationship Id="rId32" Type="http://schemas.openxmlformats.org/officeDocument/2006/relationships/hyperlink" Target="https://github.com/arteys/PhD-scripts" TargetMode="External"/><Relationship Id="rId37" Type="http://schemas.openxmlformats.org/officeDocument/2006/relationships/hyperlink" Target="https://github.com/arteys/PhD-scripts" TargetMode="External"/><Relationship Id="rId53" Type="http://schemas.openxmlformats.org/officeDocument/2006/relationships/image" Target="media/image27.jpeg"/><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image" Target="media/image70.png"/><Relationship Id="rId5" Type="http://schemas.openxmlformats.org/officeDocument/2006/relationships/settings" Target="settings.xml"/><Relationship Id="rId90" Type="http://schemas.openxmlformats.org/officeDocument/2006/relationships/image" Target="media/image63.png"/><Relationship Id="rId95" Type="http://schemas.openxmlformats.org/officeDocument/2006/relationships/chart" Target="charts/chart7.xml"/><Relationship Id="rId22" Type="http://schemas.openxmlformats.org/officeDocument/2006/relationships/hyperlink" Target="https://github.com/arteys/Stardist_spheroids/blob/main/Stardist%20monolayer.py" TargetMode="External"/><Relationship Id="rId27" Type="http://schemas.openxmlformats.org/officeDocument/2006/relationships/image" Target="media/image13.png"/><Relationship Id="rId43" Type="http://schemas.openxmlformats.org/officeDocument/2006/relationships/image" Target="media/image22.png"/><Relationship Id="rId48" Type="http://schemas.openxmlformats.org/officeDocument/2006/relationships/hyperlink" Target="https://github.com/arteys/PhD-scripts" TargetMode="External"/><Relationship Id="rId64" Type="http://schemas.openxmlformats.org/officeDocument/2006/relationships/image" Target="media/image38.png"/><Relationship Id="rId69" Type="http://schemas.openxmlformats.org/officeDocument/2006/relationships/image" Target="media/image43.png"/><Relationship Id="rId113" Type="http://schemas.openxmlformats.org/officeDocument/2006/relationships/image" Target="media/image81.png"/><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image" Target="media/image4.jpg"/><Relationship Id="rId17" Type="http://schemas.openxmlformats.org/officeDocument/2006/relationships/image" Target="media/image7.png"/><Relationship Id="rId33" Type="http://schemas.openxmlformats.org/officeDocument/2006/relationships/image" Target="media/image16.png"/><Relationship Id="rId38" Type="http://schemas.openxmlformats.org/officeDocument/2006/relationships/image" Target="media/image19.png"/><Relationship Id="rId59" Type="http://schemas.openxmlformats.org/officeDocument/2006/relationships/image" Target="media/image33.png"/><Relationship Id="rId103" Type="http://schemas.openxmlformats.org/officeDocument/2006/relationships/image" Target="media/image71.png"/><Relationship Id="rId108" Type="http://schemas.openxmlformats.org/officeDocument/2006/relationships/image" Target="media/image76.png"/><Relationship Id="rId54" Type="http://schemas.openxmlformats.org/officeDocument/2006/relationships/image" Target="media/image28.jpeg"/><Relationship Id="rId70" Type="http://schemas.openxmlformats.org/officeDocument/2006/relationships/image" Target="media/image44.png"/><Relationship Id="rId75" Type="http://schemas.openxmlformats.org/officeDocument/2006/relationships/image" Target="media/image49.png"/><Relationship Id="rId91" Type="http://schemas.openxmlformats.org/officeDocument/2006/relationships/chart" Target="charts/chart4.xml"/><Relationship Id="rId96"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hyperlink" Target="https://github.com/arteys/PhD-scripts/blob/main/AN%20vero.cpproj" TargetMode="External"/><Relationship Id="rId36" Type="http://schemas.openxmlformats.org/officeDocument/2006/relationships/hyperlink" Target="https://github.com/arteys/PhD-scripts/blob/main/Spheroids%20segmentation.ilp" TargetMode="External"/><Relationship Id="rId49" Type="http://schemas.openxmlformats.org/officeDocument/2006/relationships/image" Target="media/image23.png"/><Relationship Id="rId57" Type="http://schemas.openxmlformats.org/officeDocument/2006/relationships/image" Target="media/image31.png"/><Relationship Id="rId106" Type="http://schemas.openxmlformats.org/officeDocument/2006/relationships/image" Target="media/image74.png"/><Relationship Id="rId114" Type="http://schemas.openxmlformats.org/officeDocument/2006/relationships/image" Target="media/image82.png"/><Relationship Id="rId10" Type="http://schemas.openxmlformats.org/officeDocument/2006/relationships/image" Target="media/image2.png"/><Relationship Id="rId31" Type="http://schemas.openxmlformats.org/officeDocument/2006/relationships/hyperlink" Target="https://github.com/arteys/PhD-scripts/blob/main/CP_AN_table_processing.py" TargetMode="External"/><Relationship Id="rId44" Type="http://schemas.openxmlformats.org/officeDocument/2006/relationships/hyperlink" Target="https://github.com/sn4k3/UVtools" TargetMode="External"/><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chart" Target="charts/chart6.xml"/><Relationship Id="rId99" Type="http://schemas.openxmlformats.org/officeDocument/2006/relationships/image" Target="media/image67.png"/><Relationship Id="rId101" Type="http://schemas.openxmlformats.org/officeDocument/2006/relationships/image" Target="media/image69.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image" Target="media/image20.png"/><Relationship Id="rId109" Type="http://schemas.openxmlformats.org/officeDocument/2006/relationships/image" Target="media/image77.png"/><Relationship Id="rId34" Type="http://schemas.openxmlformats.org/officeDocument/2006/relationships/image" Target="media/image17.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image" Target="media/image65.png"/><Relationship Id="rId104" Type="http://schemas.openxmlformats.org/officeDocument/2006/relationships/image" Target="media/image72.png"/><Relationship Id="rId7" Type="http://schemas.openxmlformats.org/officeDocument/2006/relationships/footnotes" Target="footnotes.xml"/><Relationship Id="rId71" Type="http://schemas.openxmlformats.org/officeDocument/2006/relationships/image" Target="media/image45.png"/><Relationship Id="rId92" Type="http://schemas.openxmlformats.org/officeDocument/2006/relationships/image" Target="media/image64.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11.png"/><Relationship Id="rId40" Type="http://schemas.openxmlformats.org/officeDocument/2006/relationships/image" Target="media/image21.png"/><Relationship Id="rId45" Type="http://schemas.openxmlformats.org/officeDocument/2006/relationships/hyperlink" Target="https://github.com/arteys/PhD-scripts" TargetMode="External"/><Relationship Id="rId66" Type="http://schemas.openxmlformats.org/officeDocument/2006/relationships/image" Target="media/image40.png"/><Relationship Id="rId87" Type="http://schemas.openxmlformats.org/officeDocument/2006/relationships/image" Target="media/image61.png"/><Relationship Id="rId110" Type="http://schemas.openxmlformats.org/officeDocument/2006/relationships/image" Target="media/image78.png"/><Relationship Id="rId115" Type="http://schemas.openxmlformats.org/officeDocument/2006/relationships/fontTable" Target="fontTable.xml"/><Relationship Id="rId61" Type="http://schemas.openxmlformats.org/officeDocument/2006/relationships/image" Target="media/image35.png"/><Relationship Id="rId82" Type="http://schemas.openxmlformats.org/officeDocument/2006/relationships/image" Target="media/image56.png"/><Relationship Id="rId19" Type="http://schemas.openxmlformats.org/officeDocument/2006/relationships/chart" Target="charts/chart2.xml"/><Relationship Id="rId14" Type="http://schemas.openxmlformats.org/officeDocument/2006/relationships/hyperlink" Target="https://github.com/arteys/PyLSM" TargetMode="External"/><Relationship Id="rId30" Type="http://schemas.openxmlformats.org/officeDocument/2006/relationships/image" Target="media/image15.png"/><Relationship Id="rId35" Type="http://schemas.openxmlformats.org/officeDocument/2006/relationships/image" Target="media/image18.png"/><Relationship Id="rId56" Type="http://schemas.openxmlformats.org/officeDocument/2006/relationships/image" Target="media/image30.png"/><Relationship Id="rId77" Type="http://schemas.openxmlformats.org/officeDocument/2006/relationships/image" Target="media/image51.png"/><Relationship Id="rId100" Type="http://schemas.openxmlformats.org/officeDocument/2006/relationships/image" Target="media/image68.png"/><Relationship Id="rId105" Type="http://schemas.openxmlformats.org/officeDocument/2006/relationships/image" Target="media/image7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46.png"/><Relationship Id="rId93" Type="http://schemas.openxmlformats.org/officeDocument/2006/relationships/chart" Target="charts/chart5.xml"/><Relationship Id="rId98" Type="http://schemas.openxmlformats.org/officeDocument/2006/relationships/image" Target="media/image66.png"/><Relationship Id="rId3" Type="http://schemas.openxmlformats.org/officeDocument/2006/relationships/numbering" Target="numbering.xml"/><Relationship Id="rId25" Type="http://schemas.openxmlformats.org/officeDocument/2006/relationships/hyperlink" Target="https://github.com/arteys/PhD-scripts/blob/main/AN%20vero%20%2B%20staridst_masks.cpproj" TargetMode="External"/><Relationship Id="rId46" Type="http://schemas.openxmlformats.org/officeDocument/2006/relationships/hyperlink" Target="https://imagej.nih.gov/ij/plugins/stack-contrast/index.htm" TargetMode="External"/><Relationship Id="rId67" Type="http://schemas.openxmlformats.org/officeDocument/2006/relationships/image" Target="media/image41.png"/><Relationship Id="rId116"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hyperlink" Target="https://github.com/arteys/PhD-scripts/blob/main/CP_spheroids_processing.py" TargetMode="External"/><Relationship Id="rId62" Type="http://schemas.openxmlformats.org/officeDocument/2006/relationships/image" Target="media/image36.png"/><Relationship Id="rId83" Type="http://schemas.openxmlformats.org/officeDocument/2006/relationships/image" Target="media/image57.png"/><Relationship Id="rId88" Type="http://schemas.openxmlformats.org/officeDocument/2006/relationships/image" Target="media/image62.png"/><Relationship Id="rId111" Type="http://schemas.openxmlformats.org/officeDocument/2006/relationships/image" Target="media/image7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From%20paper\MB%20caliibration%2019-07-2021\5%20mkM.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FeCoC1140219_cell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T2_cells_2022-05-25.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Доксрубицин</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scatterChart>
        <c:scatterStyle val="smoothMarker"/>
        <c:varyColors val="0"/>
        <c:ser>
          <c:idx val="0"/>
          <c:order val="0"/>
          <c:tx>
            <c:strRef>
              <c:f>Лист1!$B$1</c:f>
              <c:strCache>
                <c:ptCount val="1"/>
                <c:pt idx="0">
                  <c:v>Погл.. Б</c:v>
                </c:pt>
              </c:strCache>
            </c:strRef>
          </c:tx>
          <c:spPr>
            <a:ln w="19050" cap="rnd">
              <a:solidFill>
                <a:schemeClr val="accent1"/>
              </a:solidFill>
              <a:round/>
            </a:ln>
            <a:effectLst/>
          </c:spPr>
          <c:marker>
            <c:symbol val="none"/>
          </c:marker>
          <c:xVal>
            <c:numRef>
              <c:f>Лист1!$A$2:$A$152</c:f>
              <c:numCache>
                <c:formatCode>General</c:formatCode>
                <c:ptCount val="151"/>
                <c:pt idx="0">
                  <c:v>700</c:v>
                </c:pt>
                <c:pt idx="1">
                  <c:v>699</c:v>
                </c:pt>
                <c:pt idx="2">
                  <c:v>698</c:v>
                </c:pt>
                <c:pt idx="3">
                  <c:v>697</c:v>
                </c:pt>
                <c:pt idx="4">
                  <c:v>696</c:v>
                </c:pt>
                <c:pt idx="5">
                  <c:v>695</c:v>
                </c:pt>
                <c:pt idx="6">
                  <c:v>694</c:v>
                </c:pt>
                <c:pt idx="7">
                  <c:v>693</c:v>
                </c:pt>
                <c:pt idx="8">
                  <c:v>692</c:v>
                </c:pt>
                <c:pt idx="9">
                  <c:v>691</c:v>
                </c:pt>
                <c:pt idx="10">
                  <c:v>690</c:v>
                </c:pt>
                <c:pt idx="11">
                  <c:v>689</c:v>
                </c:pt>
                <c:pt idx="12">
                  <c:v>688</c:v>
                </c:pt>
                <c:pt idx="13">
                  <c:v>687</c:v>
                </c:pt>
                <c:pt idx="14">
                  <c:v>686</c:v>
                </c:pt>
                <c:pt idx="15">
                  <c:v>685</c:v>
                </c:pt>
                <c:pt idx="16">
                  <c:v>684</c:v>
                </c:pt>
                <c:pt idx="17">
                  <c:v>683</c:v>
                </c:pt>
                <c:pt idx="18">
                  <c:v>682</c:v>
                </c:pt>
                <c:pt idx="19">
                  <c:v>681</c:v>
                </c:pt>
                <c:pt idx="20">
                  <c:v>680</c:v>
                </c:pt>
                <c:pt idx="21">
                  <c:v>679</c:v>
                </c:pt>
                <c:pt idx="22">
                  <c:v>678</c:v>
                </c:pt>
                <c:pt idx="23">
                  <c:v>677</c:v>
                </c:pt>
                <c:pt idx="24">
                  <c:v>676</c:v>
                </c:pt>
                <c:pt idx="25">
                  <c:v>675</c:v>
                </c:pt>
                <c:pt idx="26">
                  <c:v>674</c:v>
                </c:pt>
                <c:pt idx="27">
                  <c:v>673</c:v>
                </c:pt>
                <c:pt idx="28">
                  <c:v>672</c:v>
                </c:pt>
                <c:pt idx="29">
                  <c:v>671</c:v>
                </c:pt>
                <c:pt idx="30">
                  <c:v>670</c:v>
                </c:pt>
                <c:pt idx="31">
                  <c:v>669</c:v>
                </c:pt>
                <c:pt idx="32">
                  <c:v>668</c:v>
                </c:pt>
                <c:pt idx="33">
                  <c:v>667</c:v>
                </c:pt>
                <c:pt idx="34">
                  <c:v>666</c:v>
                </c:pt>
                <c:pt idx="35">
                  <c:v>665</c:v>
                </c:pt>
                <c:pt idx="36">
                  <c:v>664</c:v>
                </c:pt>
                <c:pt idx="37">
                  <c:v>663</c:v>
                </c:pt>
                <c:pt idx="38">
                  <c:v>662</c:v>
                </c:pt>
                <c:pt idx="39">
                  <c:v>661</c:v>
                </c:pt>
                <c:pt idx="40">
                  <c:v>660</c:v>
                </c:pt>
                <c:pt idx="41">
                  <c:v>659</c:v>
                </c:pt>
                <c:pt idx="42">
                  <c:v>658</c:v>
                </c:pt>
                <c:pt idx="43">
                  <c:v>657</c:v>
                </c:pt>
                <c:pt idx="44">
                  <c:v>656</c:v>
                </c:pt>
                <c:pt idx="45">
                  <c:v>655</c:v>
                </c:pt>
                <c:pt idx="46">
                  <c:v>654</c:v>
                </c:pt>
                <c:pt idx="47">
                  <c:v>653</c:v>
                </c:pt>
                <c:pt idx="48">
                  <c:v>652</c:v>
                </c:pt>
                <c:pt idx="49">
                  <c:v>651</c:v>
                </c:pt>
                <c:pt idx="50">
                  <c:v>650</c:v>
                </c:pt>
                <c:pt idx="51">
                  <c:v>649</c:v>
                </c:pt>
                <c:pt idx="52">
                  <c:v>648</c:v>
                </c:pt>
                <c:pt idx="53">
                  <c:v>647</c:v>
                </c:pt>
                <c:pt idx="54">
                  <c:v>646</c:v>
                </c:pt>
                <c:pt idx="55">
                  <c:v>645</c:v>
                </c:pt>
                <c:pt idx="56">
                  <c:v>644</c:v>
                </c:pt>
                <c:pt idx="57">
                  <c:v>643</c:v>
                </c:pt>
                <c:pt idx="58">
                  <c:v>642</c:v>
                </c:pt>
                <c:pt idx="59">
                  <c:v>641</c:v>
                </c:pt>
                <c:pt idx="60">
                  <c:v>640</c:v>
                </c:pt>
                <c:pt idx="61">
                  <c:v>639</c:v>
                </c:pt>
                <c:pt idx="62">
                  <c:v>638</c:v>
                </c:pt>
                <c:pt idx="63">
                  <c:v>637</c:v>
                </c:pt>
                <c:pt idx="64">
                  <c:v>636</c:v>
                </c:pt>
                <c:pt idx="65">
                  <c:v>635</c:v>
                </c:pt>
                <c:pt idx="66">
                  <c:v>634</c:v>
                </c:pt>
                <c:pt idx="67">
                  <c:v>633</c:v>
                </c:pt>
                <c:pt idx="68">
                  <c:v>632</c:v>
                </c:pt>
                <c:pt idx="69">
                  <c:v>631</c:v>
                </c:pt>
                <c:pt idx="70">
                  <c:v>630</c:v>
                </c:pt>
                <c:pt idx="71">
                  <c:v>629</c:v>
                </c:pt>
                <c:pt idx="72">
                  <c:v>628</c:v>
                </c:pt>
                <c:pt idx="73">
                  <c:v>627</c:v>
                </c:pt>
                <c:pt idx="74">
                  <c:v>626</c:v>
                </c:pt>
                <c:pt idx="75">
                  <c:v>625</c:v>
                </c:pt>
                <c:pt idx="76">
                  <c:v>624</c:v>
                </c:pt>
                <c:pt idx="77">
                  <c:v>623</c:v>
                </c:pt>
                <c:pt idx="78">
                  <c:v>622</c:v>
                </c:pt>
                <c:pt idx="79">
                  <c:v>621</c:v>
                </c:pt>
                <c:pt idx="80">
                  <c:v>620</c:v>
                </c:pt>
                <c:pt idx="81">
                  <c:v>619</c:v>
                </c:pt>
                <c:pt idx="82">
                  <c:v>618</c:v>
                </c:pt>
                <c:pt idx="83">
                  <c:v>617</c:v>
                </c:pt>
                <c:pt idx="84">
                  <c:v>616</c:v>
                </c:pt>
                <c:pt idx="85">
                  <c:v>615</c:v>
                </c:pt>
                <c:pt idx="86">
                  <c:v>614</c:v>
                </c:pt>
                <c:pt idx="87">
                  <c:v>613</c:v>
                </c:pt>
                <c:pt idx="88">
                  <c:v>612</c:v>
                </c:pt>
                <c:pt idx="89">
                  <c:v>611</c:v>
                </c:pt>
                <c:pt idx="90">
                  <c:v>610</c:v>
                </c:pt>
                <c:pt idx="91">
                  <c:v>609</c:v>
                </c:pt>
                <c:pt idx="92">
                  <c:v>608</c:v>
                </c:pt>
                <c:pt idx="93">
                  <c:v>607</c:v>
                </c:pt>
                <c:pt idx="94">
                  <c:v>606</c:v>
                </c:pt>
                <c:pt idx="95">
                  <c:v>605</c:v>
                </c:pt>
                <c:pt idx="96">
                  <c:v>604</c:v>
                </c:pt>
                <c:pt idx="97">
                  <c:v>603</c:v>
                </c:pt>
                <c:pt idx="98">
                  <c:v>602</c:v>
                </c:pt>
                <c:pt idx="99">
                  <c:v>601</c:v>
                </c:pt>
                <c:pt idx="100">
                  <c:v>600</c:v>
                </c:pt>
                <c:pt idx="101">
                  <c:v>599</c:v>
                </c:pt>
                <c:pt idx="102">
                  <c:v>598</c:v>
                </c:pt>
                <c:pt idx="103">
                  <c:v>597</c:v>
                </c:pt>
                <c:pt idx="104">
                  <c:v>596</c:v>
                </c:pt>
                <c:pt idx="105">
                  <c:v>595</c:v>
                </c:pt>
                <c:pt idx="106">
                  <c:v>594</c:v>
                </c:pt>
                <c:pt idx="107">
                  <c:v>593</c:v>
                </c:pt>
                <c:pt idx="108">
                  <c:v>592</c:v>
                </c:pt>
                <c:pt idx="109">
                  <c:v>591</c:v>
                </c:pt>
                <c:pt idx="110">
                  <c:v>590</c:v>
                </c:pt>
                <c:pt idx="111">
                  <c:v>589</c:v>
                </c:pt>
                <c:pt idx="112">
                  <c:v>588</c:v>
                </c:pt>
                <c:pt idx="113">
                  <c:v>587</c:v>
                </c:pt>
                <c:pt idx="114">
                  <c:v>586</c:v>
                </c:pt>
                <c:pt idx="115">
                  <c:v>585</c:v>
                </c:pt>
                <c:pt idx="116">
                  <c:v>584</c:v>
                </c:pt>
                <c:pt idx="117">
                  <c:v>583</c:v>
                </c:pt>
                <c:pt idx="118">
                  <c:v>582</c:v>
                </c:pt>
                <c:pt idx="119">
                  <c:v>581</c:v>
                </c:pt>
                <c:pt idx="120">
                  <c:v>580</c:v>
                </c:pt>
                <c:pt idx="121">
                  <c:v>579</c:v>
                </c:pt>
                <c:pt idx="122">
                  <c:v>578</c:v>
                </c:pt>
                <c:pt idx="123">
                  <c:v>577</c:v>
                </c:pt>
                <c:pt idx="124">
                  <c:v>576</c:v>
                </c:pt>
                <c:pt idx="125">
                  <c:v>575</c:v>
                </c:pt>
                <c:pt idx="126">
                  <c:v>574</c:v>
                </c:pt>
                <c:pt idx="127">
                  <c:v>573</c:v>
                </c:pt>
                <c:pt idx="128">
                  <c:v>572</c:v>
                </c:pt>
                <c:pt idx="129">
                  <c:v>571</c:v>
                </c:pt>
                <c:pt idx="130">
                  <c:v>570</c:v>
                </c:pt>
                <c:pt idx="131">
                  <c:v>569</c:v>
                </c:pt>
                <c:pt idx="132">
                  <c:v>568</c:v>
                </c:pt>
                <c:pt idx="133">
                  <c:v>567</c:v>
                </c:pt>
                <c:pt idx="134">
                  <c:v>566</c:v>
                </c:pt>
                <c:pt idx="135">
                  <c:v>565</c:v>
                </c:pt>
                <c:pt idx="136">
                  <c:v>564</c:v>
                </c:pt>
                <c:pt idx="137">
                  <c:v>563</c:v>
                </c:pt>
                <c:pt idx="138">
                  <c:v>562</c:v>
                </c:pt>
                <c:pt idx="139">
                  <c:v>561</c:v>
                </c:pt>
                <c:pt idx="140">
                  <c:v>560</c:v>
                </c:pt>
                <c:pt idx="141">
                  <c:v>559</c:v>
                </c:pt>
                <c:pt idx="142">
                  <c:v>558</c:v>
                </c:pt>
                <c:pt idx="143">
                  <c:v>557</c:v>
                </c:pt>
                <c:pt idx="144">
                  <c:v>556</c:v>
                </c:pt>
                <c:pt idx="145">
                  <c:v>555</c:v>
                </c:pt>
                <c:pt idx="146">
                  <c:v>554</c:v>
                </c:pt>
                <c:pt idx="147">
                  <c:v>553</c:v>
                </c:pt>
                <c:pt idx="148">
                  <c:v>552</c:v>
                </c:pt>
                <c:pt idx="149">
                  <c:v>551</c:v>
                </c:pt>
                <c:pt idx="150">
                  <c:v>550</c:v>
                </c:pt>
              </c:numCache>
            </c:numRef>
          </c:xVal>
          <c:yVal>
            <c:numRef>
              <c:f>Лист1!$B$2:$B$152</c:f>
              <c:numCache>
                <c:formatCode>General</c:formatCode>
                <c:ptCount val="151"/>
                <c:pt idx="0">
                  <c:v>5.0000000000000001E-3</c:v>
                </c:pt>
                <c:pt idx="1">
                  <c:v>8.9999999999999993E-3</c:v>
                </c:pt>
                <c:pt idx="2">
                  <c:v>1.2E-2</c:v>
                </c:pt>
                <c:pt idx="3">
                  <c:v>1.4999999999999999E-2</c:v>
                </c:pt>
                <c:pt idx="4">
                  <c:v>1.7999999999999999E-2</c:v>
                </c:pt>
                <c:pt idx="5">
                  <c:v>2.1999999999999999E-2</c:v>
                </c:pt>
                <c:pt idx="6">
                  <c:v>2.5999999999999999E-2</c:v>
                </c:pt>
                <c:pt idx="7">
                  <c:v>3.1E-2</c:v>
                </c:pt>
                <c:pt idx="8">
                  <c:v>3.5999999999999997E-2</c:v>
                </c:pt>
                <c:pt idx="9">
                  <c:v>4.2000000000000003E-2</c:v>
                </c:pt>
                <c:pt idx="10">
                  <c:v>4.8000000000000001E-2</c:v>
                </c:pt>
                <c:pt idx="11">
                  <c:v>5.6000000000000001E-2</c:v>
                </c:pt>
                <c:pt idx="12">
                  <c:v>6.6000000000000003E-2</c:v>
                </c:pt>
                <c:pt idx="13">
                  <c:v>7.5999999999999998E-2</c:v>
                </c:pt>
                <c:pt idx="14">
                  <c:v>8.7999999999999995E-2</c:v>
                </c:pt>
                <c:pt idx="15">
                  <c:v>9.9000000000000005E-2</c:v>
                </c:pt>
                <c:pt idx="16">
                  <c:v>0.11600000000000001</c:v>
                </c:pt>
                <c:pt idx="17">
                  <c:v>0.128</c:v>
                </c:pt>
                <c:pt idx="18">
                  <c:v>0.14399999999999999</c:v>
                </c:pt>
                <c:pt idx="19">
                  <c:v>0.157</c:v>
                </c:pt>
                <c:pt idx="20">
                  <c:v>0.17299999999999999</c:v>
                </c:pt>
                <c:pt idx="21">
                  <c:v>0.188</c:v>
                </c:pt>
                <c:pt idx="22">
                  <c:v>0.2</c:v>
                </c:pt>
                <c:pt idx="23">
                  <c:v>0.214</c:v>
                </c:pt>
                <c:pt idx="24">
                  <c:v>0.22500000000000001</c:v>
                </c:pt>
                <c:pt idx="25">
                  <c:v>0.23699999999999999</c:v>
                </c:pt>
                <c:pt idx="26">
                  <c:v>0.246</c:v>
                </c:pt>
                <c:pt idx="27">
                  <c:v>0.25600000000000001</c:v>
                </c:pt>
                <c:pt idx="28">
                  <c:v>0.26300000000000001</c:v>
                </c:pt>
                <c:pt idx="29">
                  <c:v>0.27100000000000002</c:v>
                </c:pt>
                <c:pt idx="30">
                  <c:v>0.27700000000000002</c:v>
                </c:pt>
                <c:pt idx="31">
                  <c:v>0.28699999999999998</c:v>
                </c:pt>
                <c:pt idx="32">
                  <c:v>0.29199999999999998</c:v>
                </c:pt>
                <c:pt idx="33">
                  <c:v>0.29699999999999999</c:v>
                </c:pt>
                <c:pt idx="34">
                  <c:v>0.29899999999999999</c:v>
                </c:pt>
                <c:pt idx="35">
                  <c:v>0.30199999999999999</c:v>
                </c:pt>
                <c:pt idx="36">
                  <c:v>0.30399999999999999</c:v>
                </c:pt>
                <c:pt idx="37">
                  <c:v>0.30199999999999999</c:v>
                </c:pt>
                <c:pt idx="38">
                  <c:v>0.30199999999999999</c:v>
                </c:pt>
                <c:pt idx="39">
                  <c:v>0.3</c:v>
                </c:pt>
                <c:pt idx="40">
                  <c:v>0.29799999999999999</c:v>
                </c:pt>
                <c:pt idx="41">
                  <c:v>0.29499999999999998</c:v>
                </c:pt>
                <c:pt idx="42">
                  <c:v>0.29199999999999998</c:v>
                </c:pt>
                <c:pt idx="43">
                  <c:v>0.28799999999999998</c:v>
                </c:pt>
                <c:pt idx="44">
                  <c:v>0.28299999999999997</c:v>
                </c:pt>
                <c:pt idx="45">
                  <c:v>0.27900000000000003</c:v>
                </c:pt>
                <c:pt idx="46">
                  <c:v>0.27400000000000002</c:v>
                </c:pt>
                <c:pt idx="47">
                  <c:v>0.27100000000000002</c:v>
                </c:pt>
                <c:pt idx="48">
                  <c:v>0.26600000000000001</c:v>
                </c:pt>
                <c:pt idx="49">
                  <c:v>0.26100000000000001</c:v>
                </c:pt>
                <c:pt idx="50">
                  <c:v>0.25700000000000001</c:v>
                </c:pt>
                <c:pt idx="51">
                  <c:v>0.253</c:v>
                </c:pt>
                <c:pt idx="52">
                  <c:v>0.248</c:v>
                </c:pt>
                <c:pt idx="53">
                  <c:v>0.24299999999999999</c:v>
                </c:pt>
                <c:pt idx="54">
                  <c:v>0.23699999999999999</c:v>
                </c:pt>
                <c:pt idx="55">
                  <c:v>0.23300000000000001</c:v>
                </c:pt>
                <c:pt idx="56">
                  <c:v>0.22700000000000001</c:v>
                </c:pt>
                <c:pt idx="57">
                  <c:v>0.221</c:v>
                </c:pt>
                <c:pt idx="58">
                  <c:v>0.215</c:v>
                </c:pt>
                <c:pt idx="59">
                  <c:v>0.21</c:v>
                </c:pt>
                <c:pt idx="60">
                  <c:v>0.20399999999999999</c:v>
                </c:pt>
                <c:pt idx="61">
                  <c:v>0.19900000000000001</c:v>
                </c:pt>
                <c:pt idx="62">
                  <c:v>0.19500000000000001</c:v>
                </c:pt>
                <c:pt idx="63">
                  <c:v>0.188</c:v>
                </c:pt>
                <c:pt idx="64">
                  <c:v>0.185</c:v>
                </c:pt>
                <c:pt idx="65">
                  <c:v>0.18</c:v>
                </c:pt>
                <c:pt idx="66">
                  <c:v>0.17599999999999999</c:v>
                </c:pt>
                <c:pt idx="67">
                  <c:v>0.17299999999999999</c:v>
                </c:pt>
                <c:pt idx="68">
                  <c:v>0.17</c:v>
                </c:pt>
                <c:pt idx="69">
                  <c:v>0.16700000000000001</c:v>
                </c:pt>
                <c:pt idx="70">
                  <c:v>0.16500000000000001</c:v>
                </c:pt>
                <c:pt idx="71">
                  <c:v>0.16300000000000001</c:v>
                </c:pt>
                <c:pt idx="72">
                  <c:v>0.161</c:v>
                </c:pt>
                <c:pt idx="73">
                  <c:v>0.159</c:v>
                </c:pt>
                <c:pt idx="74">
                  <c:v>0.158</c:v>
                </c:pt>
                <c:pt idx="75">
                  <c:v>0.157</c:v>
                </c:pt>
                <c:pt idx="76">
                  <c:v>0.156</c:v>
                </c:pt>
                <c:pt idx="77">
                  <c:v>0.155</c:v>
                </c:pt>
                <c:pt idx="78">
                  <c:v>0.154</c:v>
                </c:pt>
                <c:pt idx="79">
                  <c:v>0.153</c:v>
                </c:pt>
                <c:pt idx="80">
                  <c:v>0.153</c:v>
                </c:pt>
                <c:pt idx="81">
                  <c:v>0.152</c:v>
                </c:pt>
                <c:pt idx="82">
                  <c:v>0.151</c:v>
                </c:pt>
                <c:pt idx="83">
                  <c:v>0.151</c:v>
                </c:pt>
                <c:pt idx="84">
                  <c:v>0.14899999999999999</c:v>
                </c:pt>
                <c:pt idx="85">
                  <c:v>0.14899999999999999</c:v>
                </c:pt>
                <c:pt idx="86">
                  <c:v>0.14699999999999999</c:v>
                </c:pt>
                <c:pt idx="87">
                  <c:v>0.14599999999999999</c:v>
                </c:pt>
                <c:pt idx="88">
                  <c:v>0.14499999999999999</c:v>
                </c:pt>
                <c:pt idx="89">
                  <c:v>0.14299999999999999</c:v>
                </c:pt>
                <c:pt idx="90">
                  <c:v>0.14099999999999999</c:v>
                </c:pt>
                <c:pt idx="91">
                  <c:v>0.13900000000000001</c:v>
                </c:pt>
                <c:pt idx="92">
                  <c:v>0.13700000000000001</c:v>
                </c:pt>
                <c:pt idx="93">
                  <c:v>0.13400000000000001</c:v>
                </c:pt>
                <c:pt idx="94">
                  <c:v>0.13200000000000001</c:v>
                </c:pt>
                <c:pt idx="95">
                  <c:v>0.129</c:v>
                </c:pt>
                <c:pt idx="96">
                  <c:v>0.126</c:v>
                </c:pt>
                <c:pt idx="97">
                  <c:v>0.123</c:v>
                </c:pt>
                <c:pt idx="98">
                  <c:v>0.12</c:v>
                </c:pt>
                <c:pt idx="99">
                  <c:v>0.11700000000000001</c:v>
                </c:pt>
                <c:pt idx="100">
                  <c:v>0.113</c:v>
                </c:pt>
                <c:pt idx="101">
                  <c:v>0.111</c:v>
                </c:pt>
                <c:pt idx="102">
                  <c:v>0.107</c:v>
                </c:pt>
                <c:pt idx="103">
                  <c:v>0.10299999999999999</c:v>
                </c:pt>
                <c:pt idx="104">
                  <c:v>0.1</c:v>
                </c:pt>
                <c:pt idx="105">
                  <c:v>9.6000000000000002E-2</c:v>
                </c:pt>
                <c:pt idx="106">
                  <c:v>9.1999999999999998E-2</c:v>
                </c:pt>
                <c:pt idx="107">
                  <c:v>8.7999999999999995E-2</c:v>
                </c:pt>
                <c:pt idx="108">
                  <c:v>8.4000000000000005E-2</c:v>
                </c:pt>
                <c:pt idx="109">
                  <c:v>0.08</c:v>
                </c:pt>
                <c:pt idx="110">
                  <c:v>7.4999999999999997E-2</c:v>
                </c:pt>
                <c:pt idx="111">
                  <c:v>7.1999999999999995E-2</c:v>
                </c:pt>
                <c:pt idx="112">
                  <c:v>6.8000000000000005E-2</c:v>
                </c:pt>
                <c:pt idx="113">
                  <c:v>6.5000000000000002E-2</c:v>
                </c:pt>
                <c:pt idx="114">
                  <c:v>6.2E-2</c:v>
                </c:pt>
                <c:pt idx="115">
                  <c:v>5.8999999999999997E-2</c:v>
                </c:pt>
                <c:pt idx="116">
                  <c:v>5.6000000000000001E-2</c:v>
                </c:pt>
                <c:pt idx="117">
                  <c:v>5.3999999999999999E-2</c:v>
                </c:pt>
                <c:pt idx="118">
                  <c:v>5.0999999999999997E-2</c:v>
                </c:pt>
                <c:pt idx="119">
                  <c:v>4.9000000000000002E-2</c:v>
                </c:pt>
                <c:pt idx="120">
                  <c:v>4.7E-2</c:v>
                </c:pt>
                <c:pt idx="121">
                  <c:v>4.4999999999999998E-2</c:v>
                </c:pt>
                <c:pt idx="122">
                  <c:v>4.2999999999999997E-2</c:v>
                </c:pt>
                <c:pt idx="123">
                  <c:v>4.1000000000000002E-2</c:v>
                </c:pt>
                <c:pt idx="124">
                  <c:v>0.04</c:v>
                </c:pt>
                <c:pt idx="125">
                  <c:v>3.7999999999999999E-2</c:v>
                </c:pt>
                <c:pt idx="126">
                  <c:v>3.5999999999999997E-2</c:v>
                </c:pt>
                <c:pt idx="127">
                  <c:v>3.5000000000000003E-2</c:v>
                </c:pt>
                <c:pt idx="128">
                  <c:v>3.3000000000000002E-2</c:v>
                </c:pt>
                <c:pt idx="129">
                  <c:v>3.1E-2</c:v>
                </c:pt>
                <c:pt idx="130">
                  <c:v>2.9000000000000001E-2</c:v>
                </c:pt>
                <c:pt idx="131">
                  <c:v>2.8000000000000001E-2</c:v>
                </c:pt>
                <c:pt idx="132">
                  <c:v>2.7E-2</c:v>
                </c:pt>
                <c:pt idx="133">
                  <c:v>2.5000000000000001E-2</c:v>
                </c:pt>
                <c:pt idx="134">
                  <c:v>2.3E-2</c:v>
                </c:pt>
                <c:pt idx="135">
                  <c:v>2.1999999999999999E-2</c:v>
                </c:pt>
                <c:pt idx="136">
                  <c:v>0.02</c:v>
                </c:pt>
                <c:pt idx="137">
                  <c:v>1.9E-2</c:v>
                </c:pt>
                <c:pt idx="138">
                  <c:v>1.7999999999999999E-2</c:v>
                </c:pt>
                <c:pt idx="139">
                  <c:v>1.7000000000000001E-2</c:v>
                </c:pt>
                <c:pt idx="140">
                  <c:v>1.6E-2</c:v>
                </c:pt>
                <c:pt idx="141">
                  <c:v>1.4999999999999999E-2</c:v>
                </c:pt>
                <c:pt idx="142">
                  <c:v>1.2999999999999999E-2</c:v>
                </c:pt>
                <c:pt idx="143">
                  <c:v>1.2999999999999999E-2</c:v>
                </c:pt>
                <c:pt idx="144">
                  <c:v>1.2E-2</c:v>
                </c:pt>
                <c:pt idx="145">
                  <c:v>1.0999999999999999E-2</c:v>
                </c:pt>
                <c:pt idx="146">
                  <c:v>0.01</c:v>
                </c:pt>
                <c:pt idx="147">
                  <c:v>8.9999999999999993E-3</c:v>
                </c:pt>
                <c:pt idx="148">
                  <c:v>8.0000000000000002E-3</c:v>
                </c:pt>
                <c:pt idx="149">
                  <c:v>7.0000000000000001E-3</c:v>
                </c:pt>
                <c:pt idx="150">
                  <c:v>6.0000000000000001E-3</c:v>
                </c:pt>
              </c:numCache>
            </c:numRef>
          </c:yVal>
          <c:smooth val="1"/>
          <c:extLst>
            <c:ext xmlns:c16="http://schemas.microsoft.com/office/drawing/2014/chart" uri="{C3380CC4-5D6E-409C-BE32-E72D297353CC}">
              <c16:uniqueId val="{00000000-2A50-4C41-96BE-E8B3F62FCD68}"/>
            </c:ext>
          </c:extLst>
        </c:ser>
        <c:dLbls>
          <c:showLegendKey val="0"/>
          <c:showVal val="0"/>
          <c:showCatName val="0"/>
          <c:showSerName val="0"/>
          <c:showPercent val="0"/>
          <c:showBubbleSize val="0"/>
        </c:dLbls>
        <c:axId val="1733039791"/>
        <c:axId val="1733040207"/>
      </c:scatterChart>
      <c:valAx>
        <c:axId val="1733039791"/>
        <c:scaling>
          <c:orientation val="minMax"/>
          <c:min val="2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3040207"/>
        <c:crosses val="autoZero"/>
        <c:crossBetween val="midCat"/>
      </c:valAx>
      <c:valAx>
        <c:axId val="17330402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303979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Лист1!$A$1</c:f>
              <c:strCache>
                <c:ptCount val="1"/>
                <c:pt idx="0">
                  <c:v>FeCoC-COOH</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Лист1!$A$3:$A$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B$3:$B$14</c:f>
              <c:numCache>
                <c:formatCode>General</c:formatCode>
                <c:ptCount val="12"/>
                <c:pt idx="0">
                  <c:v>47.2344244485381</c:v>
                </c:pt>
                <c:pt idx="1">
                  <c:v>23.64737041241014</c:v>
                </c:pt>
                <c:pt idx="2">
                  <c:v>13.877324451845684</c:v>
                </c:pt>
                <c:pt idx="3">
                  <c:v>7.3932780316136562</c:v>
                </c:pt>
                <c:pt idx="4">
                  <c:v>4.0534898520881555</c:v>
                </c:pt>
                <c:pt idx="5">
                  <c:v>2.4237899834455146</c:v>
                </c:pt>
                <c:pt idx="6">
                  <c:v>1.5604981734368881</c:v>
                </c:pt>
                <c:pt idx="7">
                  <c:v>1.1083599154986399</c:v>
                </c:pt>
                <c:pt idx="8">
                  <c:v>0.85760057081893992</c:v>
                </c:pt>
                <c:pt idx="9">
                  <c:v>0.74361771505610219</c:v>
                </c:pt>
                <c:pt idx="10">
                  <c:v>0.66323420855930282</c:v>
                </c:pt>
                <c:pt idx="11">
                  <c:v>0.55148407120982923</c:v>
                </c:pt>
              </c:numCache>
            </c:numRef>
          </c:yVal>
          <c:smooth val="0"/>
          <c:extLst>
            <c:ext xmlns:c16="http://schemas.microsoft.com/office/drawing/2014/chart" uri="{C3380CC4-5D6E-409C-BE32-E72D297353CC}">
              <c16:uniqueId val="{00000001-1F25-4810-AF6E-3CB01D90CF11}"/>
            </c:ext>
          </c:extLst>
        </c:ser>
        <c:ser>
          <c:idx val="1"/>
          <c:order val="1"/>
          <c:tx>
            <c:strRef>
              <c:f>Лист1!$D$1</c:f>
              <c:strCache>
                <c:ptCount val="1"/>
                <c:pt idx="0">
                  <c:v>FeCoC-NH2</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Лист1!$D$3:$D$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E$3:$E$14</c:f>
              <c:numCache>
                <c:formatCode>General</c:formatCode>
                <c:ptCount val="12"/>
                <c:pt idx="0">
                  <c:v>41.835752834372258</c:v>
                </c:pt>
                <c:pt idx="1">
                  <c:v>22.90688351849731</c:v>
                </c:pt>
                <c:pt idx="2">
                  <c:v>12.19571686423728</c:v>
                </c:pt>
                <c:pt idx="3">
                  <c:v>6.5111796955372379</c:v>
                </c:pt>
                <c:pt idx="4">
                  <c:v>3.6564274509947312</c:v>
                </c:pt>
                <c:pt idx="5">
                  <c:v>2.1821101878360447</c:v>
                </c:pt>
                <c:pt idx="6">
                  <c:v>1.458165948033882</c:v>
                </c:pt>
                <c:pt idx="7">
                  <c:v>1.0319608597885099</c:v>
                </c:pt>
                <c:pt idx="8">
                  <c:v>0.8080566480032515</c:v>
                </c:pt>
                <c:pt idx="9">
                  <c:v>0.7040062177829155</c:v>
                </c:pt>
                <c:pt idx="10">
                  <c:v>0.6305039050259359</c:v>
                </c:pt>
                <c:pt idx="11">
                  <c:v>0.54745414660931546</c:v>
                </c:pt>
              </c:numCache>
            </c:numRef>
          </c:yVal>
          <c:smooth val="0"/>
          <c:extLst>
            <c:ext xmlns:c16="http://schemas.microsoft.com/office/drawing/2014/chart" uri="{C3380CC4-5D6E-409C-BE32-E72D297353CC}">
              <c16:uniqueId val="{00000003-1F25-4810-AF6E-3CB01D90CF11}"/>
            </c:ext>
          </c:extLst>
        </c:ser>
        <c:dLbls>
          <c:showLegendKey val="0"/>
          <c:showVal val="0"/>
          <c:showCatName val="0"/>
          <c:showSerName val="0"/>
          <c:showPercent val="0"/>
          <c:showBubbleSize val="0"/>
        </c:dLbls>
        <c:axId val="1708147727"/>
        <c:axId val="1708148143"/>
      </c:scatterChart>
      <c:valAx>
        <c:axId val="170814772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С</a:t>
                </a:r>
                <a:r>
                  <a:rPr lang="en-US" baseline="0"/>
                  <a:t>, mg/ml</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8143"/>
        <c:crosses val="autoZero"/>
        <c:crossBetween val="midCat"/>
      </c:valAx>
      <c:valAx>
        <c:axId val="17081481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T2,s-1</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77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2</c:f>
              <c:strCache>
                <c:ptCount val="1"/>
                <c:pt idx="0">
                  <c:v>Fe@C-COOH</c:v>
                </c:pt>
              </c:strCache>
            </c:strRef>
          </c:tx>
          <c:spPr>
            <a:solidFill>
              <a:schemeClr val="accent1"/>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B$3:$B$8</c:f>
              <c:numCache>
                <c:formatCode>0</c:formatCode>
                <c:ptCount val="6"/>
                <c:pt idx="0" formatCode="General">
                  <c:v>2150</c:v>
                </c:pt>
                <c:pt idx="1">
                  <c:v>2128.5</c:v>
                </c:pt>
                <c:pt idx="2">
                  <c:v>2150</c:v>
                </c:pt>
                <c:pt idx="3">
                  <c:v>2214.5</c:v>
                </c:pt>
                <c:pt idx="4">
                  <c:v>2128.5</c:v>
                </c:pt>
                <c:pt idx="5">
                  <c:v>2214.5</c:v>
                </c:pt>
              </c:numCache>
            </c:numRef>
          </c:val>
          <c:extLst>
            <c:ext xmlns:c16="http://schemas.microsoft.com/office/drawing/2014/chart" uri="{C3380CC4-5D6E-409C-BE32-E72D297353CC}">
              <c16:uniqueId val="{00000000-FC9D-469C-812E-31B81BAE2A2A}"/>
            </c:ext>
          </c:extLst>
        </c:ser>
        <c:ser>
          <c:idx val="1"/>
          <c:order val="1"/>
          <c:tx>
            <c:strRef>
              <c:f>Лист1!$C$2</c:f>
              <c:strCache>
                <c:ptCount val="1"/>
                <c:pt idx="0">
                  <c:v>Fe@C-NH2</c:v>
                </c:pt>
              </c:strCache>
            </c:strRef>
          </c:tx>
          <c:spPr>
            <a:solidFill>
              <a:schemeClr val="accent2"/>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C$3:$C$8</c:f>
              <c:numCache>
                <c:formatCode>0</c:formatCode>
                <c:ptCount val="6"/>
                <c:pt idx="0" formatCode="General">
                  <c:v>2180</c:v>
                </c:pt>
                <c:pt idx="1">
                  <c:v>2128.5</c:v>
                </c:pt>
                <c:pt idx="2">
                  <c:v>2085.5</c:v>
                </c:pt>
                <c:pt idx="3">
                  <c:v>2085.5</c:v>
                </c:pt>
                <c:pt idx="4">
                  <c:v>2257.5</c:v>
                </c:pt>
                <c:pt idx="5">
                  <c:v>2193</c:v>
                </c:pt>
              </c:numCache>
            </c:numRef>
          </c:val>
          <c:extLst>
            <c:ext xmlns:c16="http://schemas.microsoft.com/office/drawing/2014/chart" uri="{C3380CC4-5D6E-409C-BE32-E72D297353CC}">
              <c16:uniqueId val="{00000001-FC9D-469C-812E-31B81BAE2A2A}"/>
            </c:ext>
          </c:extLst>
        </c:ser>
        <c:ser>
          <c:idx val="2"/>
          <c:order val="2"/>
          <c:tx>
            <c:strRef>
              <c:f>Лист1!$D$2</c:f>
              <c:strCache>
                <c:ptCount val="1"/>
                <c:pt idx="0">
                  <c:v>Pure H2O</c:v>
                </c:pt>
              </c:strCache>
            </c:strRef>
          </c:tx>
          <c:spPr>
            <a:solidFill>
              <a:schemeClr val="accent3"/>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D$3:$D$8</c:f>
              <c:numCache>
                <c:formatCode>0</c:formatCode>
                <c:ptCount val="6"/>
                <c:pt idx="0" formatCode="General">
                  <c:v>2140</c:v>
                </c:pt>
                <c:pt idx="1">
                  <c:v>2042.5</c:v>
                </c:pt>
                <c:pt idx="2">
                  <c:v>2128.5</c:v>
                </c:pt>
                <c:pt idx="3">
                  <c:v>2128.5</c:v>
                </c:pt>
                <c:pt idx="4">
                  <c:v>2128.5</c:v>
                </c:pt>
                <c:pt idx="5">
                  <c:v>2107</c:v>
                </c:pt>
              </c:numCache>
            </c:numRef>
          </c:val>
          <c:extLst>
            <c:ext xmlns:c16="http://schemas.microsoft.com/office/drawing/2014/chart" uri="{C3380CC4-5D6E-409C-BE32-E72D297353CC}">
              <c16:uniqueId val="{00000002-FC9D-469C-812E-31B81BAE2A2A}"/>
            </c:ext>
          </c:extLst>
        </c:ser>
        <c:dLbls>
          <c:showLegendKey val="0"/>
          <c:showVal val="0"/>
          <c:showCatName val="0"/>
          <c:showSerName val="0"/>
          <c:showPercent val="0"/>
          <c:showBubbleSize val="0"/>
        </c:dLbls>
        <c:gapWidth val="219"/>
        <c:overlap val="-27"/>
        <c:axId val="1619820495"/>
        <c:axId val="1619817167"/>
      </c:barChart>
      <c:catAx>
        <c:axId val="1619820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17167"/>
        <c:crosses val="autoZero"/>
        <c:auto val="1"/>
        <c:lblAlgn val="ctr"/>
        <c:lblOffset val="100"/>
        <c:noMultiLvlLbl val="0"/>
      </c:catAx>
      <c:valAx>
        <c:axId val="161981716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204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Лист4!$B$1</c:f>
              <c:strCache>
                <c:ptCount val="1"/>
                <c:pt idx="0">
                  <c:v>Negative</c:v>
                </c:pt>
              </c:strCache>
            </c:strRef>
          </c:tx>
          <c:spPr>
            <a:ln w="19050" cap="rnd">
              <a:solidFill>
                <a:schemeClr val="accent1"/>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B$2:$B$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5170699999999999E-4</c:v>
                </c:pt>
                <c:pt idx="26">
                  <c:v>9.21024E-4</c:v>
                </c:pt>
                <c:pt idx="27">
                  <c:v>1.32551E-3</c:v>
                </c:pt>
                <c:pt idx="28">
                  <c:v>1.5654E-3</c:v>
                </c:pt>
                <c:pt idx="29">
                  <c:v>1.6417599999999999E-3</c:v>
                </c:pt>
                <c:pt idx="30">
                  <c:v>1.55656E-3</c:v>
                </c:pt>
                <c:pt idx="31">
                  <c:v>1.31269E-3</c:v>
                </c:pt>
                <c:pt idx="32">
                  <c:v>9.1404500000000005E-4</c:v>
                </c:pt>
                <c:pt idx="33">
                  <c:v>3.6549199999999998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7080199999999998E-3</c:v>
                </c:pt>
                <c:pt idx="142">
                  <c:v>9.3193900000000003E-3</c:v>
                </c:pt>
                <c:pt idx="143">
                  <c:v>1.3090299999999999E-2</c:v>
                </c:pt>
                <c:pt idx="144">
                  <c:v>1.4239399999999999E-2</c:v>
                </c:pt>
                <c:pt idx="145">
                  <c:v>1.30343E-2</c:v>
                </c:pt>
                <c:pt idx="146">
                  <c:v>9.7850300000000001E-3</c:v>
                </c:pt>
                <c:pt idx="147">
                  <c:v>4.8360900000000004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7.4295799999999999E-3</c:v>
                </c:pt>
                <c:pt idx="168">
                  <c:v>1.9114200000000001E-2</c:v>
                </c:pt>
                <c:pt idx="169">
                  <c:v>3.0687699999999998E-2</c:v>
                </c:pt>
                <c:pt idx="170">
                  <c:v>4.1824800000000002E-2</c:v>
                </c:pt>
                <c:pt idx="171">
                  <c:v>5.2200799999999999E-2</c:v>
                </c:pt>
                <c:pt idx="172">
                  <c:v>6.1497200000000002E-2</c:v>
                </c:pt>
                <c:pt idx="173">
                  <c:v>6.9406999999999996E-2</c:v>
                </c:pt>
                <c:pt idx="174">
                  <c:v>7.5639899999999996E-2</c:v>
                </c:pt>
                <c:pt idx="175">
                  <c:v>7.9925999999999997E-2</c:v>
                </c:pt>
                <c:pt idx="176">
                  <c:v>8.2019300000000003E-2</c:v>
                </c:pt>
                <c:pt idx="177">
                  <c:v>8.1700599999999998E-2</c:v>
                </c:pt>
                <c:pt idx="178">
                  <c:v>7.8779399999999999E-2</c:v>
                </c:pt>
                <c:pt idx="179">
                  <c:v>7.3094999999999993E-2</c:v>
                </c:pt>
                <c:pt idx="180">
                  <c:v>6.4517699999999997E-2</c:v>
                </c:pt>
                <c:pt idx="181">
                  <c:v>5.2948700000000001E-2</c:v>
                </c:pt>
                <c:pt idx="182">
                  <c:v>3.8319499999999999E-2</c:v>
                </c:pt>
                <c:pt idx="183">
                  <c:v>2.059160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0-2A83-44B2-B24E-3CF25915A9C3}"/>
            </c:ext>
          </c:extLst>
        </c:ser>
        <c:ser>
          <c:idx val="1"/>
          <c:order val="1"/>
          <c:tx>
            <c:strRef>
              <c:f>Лист4!$C$1</c:f>
              <c:strCache>
                <c:ptCount val="1"/>
                <c:pt idx="0">
                  <c:v>Cells from membranes</c:v>
                </c:pt>
              </c:strCache>
            </c:strRef>
          </c:tx>
          <c:spPr>
            <a:ln w="19050" cap="rnd">
              <a:solidFill>
                <a:schemeClr val="accent2"/>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C$2:$C$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8687770000000001E-4</c:v>
                </c:pt>
                <c:pt idx="26">
                  <c:v>1.0131264000000002E-3</c:v>
                </c:pt>
                <c:pt idx="27">
                  <c:v>1.4580610000000001E-3</c:v>
                </c:pt>
                <c:pt idx="28">
                  <c:v>1.7219400000000001E-3</c:v>
                </c:pt>
                <c:pt idx="29">
                  <c:v>1.805936E-3</c:v>
                </c:pt>
                <c:pt idx="30">
                  <c:v>1.7122160000000001E-3</c:v>
                </c:pt>
                <c:pt idx="31">
                  <c:v>1.4439590000000001E-3</c:v>
                </c:pt>
                <c:pt idx="32">
                  <c:v>1.0054495000000002E-3</c:v>
                </c:pt>
                <c:pt idx="33">
                  <c:v>4.0204120000000002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9788219999999999E-3</c:v>
                </c:pt>
                <c:pt idx="142">
                  <c:v>1.0251329000000002E-2</c:v>
                </c:pt>
                <c:pt idx="143">
                  <c:v>1.439933E-2</c:v>
                </c:pt>
                <c:pt idx="144">
                  <c:v>1.5663340000000001E-2</c:v>
                </c:pt>
                <c:pt idx="145">
                  <c:v>1.4337730000000002E-2</c:v>
                </c:pt>
                <c:pt idx="146">
                  <c:v>1.0763533E-2</c:v>
                </c:pt>
                <c:pt idx="147">
                  <c:v>5.3196990000000006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8.172538E-3</c:v>
                </c:pt>
                <c:pt idx="168">
                  <c:v>2.1025620000000002E-2</c:v>
                </c:pt>
                <c:pt idx="169">
                  <c:v>3.3756470000000004E-2</c:v>
                </c:pt>
                <c:pt idx="170">
                  <c:v>4.6007280000000005E-2</c:v>
                </c:pt>
                <c:pt idx="171">
                  <c:v>5.7420880000000001E-2</c:v>
                </c:pt>
                <c:pt idx="172">
                  <c:v>6.7646920000000013E-2</c:v>
                </c:pt>
                <c:pt idx="173">
                  <c:v>7.6347700000000004E-2</c:v>
                </c:pt>
                <c:pt idx="174">
                  <c:v>8.3203890000000003E-2</c:v>
                </c:pt>
                <c:pt idx="175">
                  <c:v>8.79186E-2</c:v>
                </c:pt>
                <c:pt idx="176">
                  <c:v>9.0221230000000013E-2</c:v>
                </c:pt>
                <c:pt idx="177">
                  <c:v>8.9870660000000005E-2</c:v>
                </c:pt>
                <c:pt idx="178">
                  <c:v>8.6657340000000013E-2</c:v>
                </c:pt>
                <c:pt idx="179">
                  <c:v>8.0404500000000004E-2</c:v>
                </c:pt>
                <c:pt idx="180">
                  <c:v>7.0969470000000007E-2</c:v>
                </c:pt>
                <c:pt idx="181">
                  <c:v>5.8243570000000008E-2</c:v>
                </c:pt>
                <c:pt idx="182">
                  <c:v>4.215145E-2</c:v>
                </c:pt>
                <c:pt idx="183">
                  <c:v>2.265076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1-2A83-44B2-B24E-3CF25915A9C3}"/>
            </c:ext>
          </c:extLst>
        </c:ser>
        <c:ser>
          <c:idx val="2"/>
          <c:order val="2"/>
          <c:tx>
            <c:strRef>
              <c:f>Лист4!$D$1</c:f>
              <c:strCache>
                <c:ptCount val="1"/>
                <c:pt idx="0">
                  <c:v>Positive</c:v>
                </c:pt>
              </c:strCache>
            </c:strRef>
          </c:tx>
          <c:spPr>
            <a:ln w="19050" cap="rnd">
              <a:solidFill>
                <a:schemeClr val="accent3"/>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D$2:$D$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2.3585500000000001E-4</c:v>
                </c:pt>
                <c:pt idx="35">
                  <c:v>5.17324E-4</c:v>
                </c:pt>
                <c:pt idx="36">
                  <c:v>7.5900800000000004E-4</c:v>
                </c:pt>
                <c:pt idx="37">
                  <c:v>9.5823900000000005E-4</c:v>
                </c:pt>
                <c:pt idx="38">
                  <c:v>1.1118600000000001E-3</c:v>
                </c:pt>
                <c:pt idx="39">
                  <c:v>1.2163199999999999E-3</c:v>
                </c:pt>
                <c:pt idx="40">
                  <c:v>1.2677599999999999E-3</c:v>
                </c:pt>
                <c:pt idx="41">
                  <c:v>1.26217E-3</c:v>
                </c:pt>
                <c:pt idx="42">
                  <c:v>1.1955399999999999E-3</c:v>
                </c:pt>
                <c:pt idx="43">
                  <c:v>1.0640000000000001E-3</c:v>
                </c:pt>
                <c:pt idx="44">
                  <c:v>8.6403100000000002E-4</c:v>
                </c:pt>
                <c:pt idx="45">
                  <c:v>5.9262900000000001E-4</c:v>
                </c:pt>
                <c:pt idx="46">
                  <c:v>2.4751299999999999E-4</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3.7144100000000002E-4</c:v>
                </c:pt>
                <c:pt idx="78">
                  <c:v>2.00067E-3</c:v>
                </c:pt>
                <c:pt idx="79">
                  <c:v>3.4658200000000001E-3</c:v>
                </c:pt>
                <c:pt idx="80">
                  <c:v>4.6844199999999999E-3</c:v>
                </c:pt>
                <c:pt idx="81">
                  <c:v>5.5688500000000002E-3</c:v>
                </c:pt>
                <c:pt idx="82">
                  <c:v>6.0278299999999996E-3</c:v>
                </c:pt>
                <c:pt idx="83">
                  <c:v>5.9681300000000003E-3</c:v>
                </c:pt>
                <c:pt idx="84">
                  <c:v>5.2965399999999998E-3</c:v>
                </c:pt>
                <c:pt idx="85">
                  <c:v>3.9218400000000002E-3</c:v>
                </c:pt>
                <c:pt idx="86">
                  <c:v>1.75705E-3</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1.3617799999999999E-2</c:v>
                </c:pt>
                <c:pt idx="127">
                  <c:v>4.0160000000000001E-2</c:v>
                </c:pt>
                <c:pt idx="128">
                  <c:v>6.4441700000000005E-2</c:v>
                </c:pt>
                <c:pt idx="129">
                  <c:v>8.5577600000000004E-2</c:v>
                </c:pt>
                <c:pt idx="130">
                  <c:v>0.10264</c:v>
                </c:pt>
                <c:pt idx="131">
                  <c:v>0.114671</c:v>
                </c:pt>
                <c:pt idx="132">
                  <c:v>0.120687</c:v>
                </c:pt>
                <c:pt idx="133">
                  <c:v>0.11969299999999999</c:v>
                </c:pt>
                <c:pt idx="134">
                  <c:v>0.110691</c:v>
                </c:pt>
                <c:pt idx="135">
                  <c:v>9.2688300000000001E-2</c:v>
                </c:pt>
                <c:pt idx="136">
                  <c:v>6.4708399999999999E-2</c:v>
                </c:pt>
                <c:pt idx="137">
                  <c:v>2.5797299999999999E-2</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2-2A83-44B2-B24E-3CF25915A9C3}"/>
            </c:ext>
          </c:extLst>
        </c:ser>
        <c:dLbls>
          <c:showLegendKey val="0"/>
          <c:showVal val="0"/>
          <c:showCatName val="0"/>
          <c:showSerName val="0"/>
          <c:showPercent val="0"/>
          <c:showBubbleSize val="0"/>
        </c:dLbls>
        <c:axId val="1830988992"/>
        <c:axId val="1828186512"/>
      </c:scatterChart>
      <c:valAx>
        <c:axId val="1830988992"/>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186512"/>
        <c:crosses val="autoZero"/>
        <c:crossBetween val="midCat"/>
      </c:valAx>
      <c:valAx>
        <c:axId val="182818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0988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0024</TotalTime>
  <Pages>85</Pages>
  <Words>32777</Words>
  <Characters>186834</Characters>
  <Application>Microsoft Office Word</Application>
  <DocSecurity>0</DocSecurity>
  <Lines>1556</Lines>
  <Paragraphs>43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19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880</cp:revision>
  <dcterms:created xsi:type="dcterms:W3CDTF">2022-10-25T18:15:00Z</dcterms:created>
  <dcterms:modified xsi:type="dcterms:W3CDTF">2023-02-04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zsPbKqUj"/&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